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5C2E74" w:rsidRDefault="005C2E74" w:rsidP="000056ED">
      <w:pPr>
        <w:rPr>
          <w:rFonts w:ascii="Arial" w:hAnsi="Arial" w:cs="Arial"/>
          <w:b/>
          <w:sz w:val="22"/>
        </w:rPr>
      </w:pPr>
    </w:p>
    <w:p w:rsidR="002B5C45" w:rsidRDefault="005C2E74" w:rsidP="005C2E74">
      <w:pPr>
        <w:jc w:val="center"/>
        <w:rPr>
          <w:rFonts w:ascii="Arial" w:hAnsi="Arial" w:cs="Arial"/>
          <w:b/>
          <w:sz w:val="22"/>
        </w:rPr>
      </w:pPr>
      <w:r>
        <w:rPr>
          <w:rFonts w:ascii="Arial" w:hAnsi="Arial" w:cs="Arial"/>
          <w:b/>
          <w:sz w:val="22"/>
        </w:rPr>
        <w:t xml:space="preserve">The </w:t>
      </w:r>
      <w:r w:rsidR="002B5C45" w:rsidRPr="002B5C45">
        <w:rPr>
          <w:rFonts w:ascii="Arial" w:hAnsi="Arial" w:cs="Arial"/>
          <w:b/>
          <w:sz w:val="22"/>
        </w:rPr>
        <w:t>Gavin R. Stevens Foundation</w:t>
      </w:r>
      <w:r w:rsidR="002B5C45">
        <w:rPr>
          <w:rFonts w:ascii="Arial" w:hAnsi="Arial" w:cs="Arial"/>
          <w:b/>
          <w:sz w:val="22"/>
        </w:rPr>
        <w:t xml:space="preserve"> and</w:t>
      </w:r>
    </w:p>
    <w:p w:rsidR="005C2E74" w:rsidRDefault="002B5C45" w:rsidP="005C2E74">
      <w:pPr>
        <w:jc w:val="center"/>
        <w:rPr>
          <w:rFonts w:ascii="Arial" w:hAnsi="Arial" w:cs="Arial"/>
          <w:b/>
          <w:sz w:val="22"/>
        </w:rPr>
      </w:pPr>
      <w:r>
        <w:rPr>
          <w:rFonts w:ascii="Arial" w:hAnsi="Arial" w:cs="Arial"/>
          <w:b/>
          <w:sz w:val="22"/>
        </w:rPr>
        <w:t xml:space="preserve">The </w:t>
      </w:r>
      <w:r w:rsidR="005C2E74">
        <w:rPr>
          <w:rFonts w:ascii="Arial" w:hAnsi="Arial" w:cs="Arial"/>
          <w:b/>
          <w:sz w:val="22"/>
        </w:rPr>
        <w:t xml:space="preserve">Foundation </w:t>
      </w:r>
      <w:r w:rsidR="003F0892">
        <w:rPr>
          <w:rFonts w:ascii="Arial" w:hAnsi="Arial" w:cs="Arial"/>
          <w:b/>
          <w:sz w:val="22"/>
        </w:rPr>
        <w:t>Fighting Blindness</w:t>
      </w:r>
    </w:p>
    <w:p w:rsidR="005C2E74" w:rsidRDefault="005C2E74" w:rsidP="005C2E74">
      <w:pPr>
        <w:jc w:val="center"/>
        <w:rPr>
          <w:rFonts w:ascii="Arial" w:hAnsi="Arial" w:cs="Arial"/>
          <w:b/>
          <w:sz w:val="22"/>
        </w:rPr>
      </w:pPr>
      <w:r>
        <w:rPr>
          <w:rFonts w:ascii="Arial" w:hAnsi="Arial" w:cs="Arial"/>
          <w:b/>
          <w:sz w:val="22"/>
        </w:rPr>
        <w:t xml:space="preserve">Research </w:t>
      </w:r>
      <w:r w:rsidR="003F0892">
        <w:rPr>
          <w:rFonts w:ascii="Arial" w:hAnsi="Arial" w:cs="Arial"/>
          <w:b/>
          <w:sz w:val="22"/>
        </w:rPr>
        <w:t>Summary</w:t>
      </w:r>
    </w:p>
    <w:p w:rsidR="005C2E74" w:rsidRDefault="005C2E74" w:rsidP="000056ED">
      <w:pPr>
        <w:rPr>
          <w:rFonts w:ascii="Arial" w:hAnsi="Arial" w:cs="Arial"/>
          <w:b/>
          <w:sz w:val="22"/>
        </w:rPr>
      </w:pPr>
    </w:p>
    <w:p w:rsidR="00842E44" w:rsidRDefault="00842E44" w:rsidP="000056ED">
      <w:pPr>
        <w:rPr>
          <w:rFonts w:ascii="Arial" w:hAnsi="Arial" w:cs="Arial"/>
          <w:b/>
          <w:sz w:val="22"/>
        </w:rPr>
      </w:pPr>
    </w:p>
    <w:p w:rsidR="005C2E74" w:rsidRPr="005C2E74" w:rsidRDefault="003F0892" w:rsidP="000056ED">
      <w:pPr>
        <w:rPr>
          <w:rFonts w:ascii="Arial" w:hAnsi="Arial" w:cs="Arial"/>
          <w:sz w:val="22"/>
        </w:rPr>
      </w:pPr>
      <w:r>
        <w:rPr>
          <w:rFonts w:ascii="Arial" w:hAnsi="Arial" w:cs="Arial"/>
          <w:b/>
          <w:sz w:val="22"/>
        </w:rPr>
        <w:t>Project</w:t>
      </w:r>
      <w:r w:rsidR="005C2E74">
        <w:rPr>
          <w:rFonts w:ascii="Arial" w:hAnsi="Arial" w:cs="Arial"/>
          <w:b/>
          <w:sz w:val="22"/>
        </w:rPr>
        <w:t xml:space="preserve"> Title: </w:t>
      </w:r>
      <w:r w:rsidR="005C2E74" w:rsidRPr="005C2E74">
        <w:rPr>
          <w:rFonts w:ascii="Arial" w:hAnsi="Arial" w:cs="Arial"/>
          <w:sz w:val="22"/>
        </w:rPr>
        <w:t xml:space="preserve">Gene Therapy for </w:t>
      </w:r>
      <w:r w:rsidR="005C2E74" w:rsidRPr="00AB5676">
        <w:rPr>
          <w:rFonts w:ascii="Arial" w:hAnsi="Arial" w:cs="Arial"/>
          <w:i/>
          <w:sz w:val="22"/>
        </w:rPr>
        <w:t>NMNAT1</w:t>
      </w:r>
      <w:r w:rsidR="005C2E74" w:rsidRPr="005C2E74">
        <w:rPr>
          <w:rFonts w:ascii="Arial" w:hAnsi="Arial" w:cs="Arial"/>
          <w:sz w:val="22"/>
        </w:rPr>
        <w:t xml:space="preserve"> LCA</w:t>
      </w:r>
    </w:p>
    <w:p w:rsidR="005C2E74" w:rsidRDefault="005C2E74" w:rsidP="000056ED">
      <w:pPr>
        <w:rPr>
          <w:rFonts w:ascii="Arial" w:hAnsi="Arial" w:cs="Arial"/>
          <w:b/>
          <w:sz w:val="22"/>
        </w:rPr>
      </w:pPr>
    </w:p>
    <w:p w:rsidR="005C2E74" w:rsidRDefault="005C2E74" w:rsidP="000056ED">
      <w:pPr>
        <w:rPr>
          <w:rFonts w:ascii="Arial" w:hAnsi="Arial" w:cs="Arial"/>
          <w:sz w:val="22"/>
        </w:rPr>
      </w:pPr>
      <w:r>
        <w:rPr>
          <w:rFonts w:ascii="Arial" w:hAnsi="Arial" w:cs="Arial"/>
          <w:b/>
          <w:sz w:val="22"/>
        </w:rPr>
        <w:t xml:space="preserve">Investigators: </w:t>
      </w:r>
      <w:r w:rsidRPr="005C2E74">
        <w:rPr>
          <w:rFonts w:ascii="Arial" w:hAnsi="Arial" w:cs="Arial"/>
          <w:sz w:val="22"/>
        </w:rPr>
        <w:t xml:space="preserve"> Dr. Eric Pierce, Dr. Luk Vandenberghe</w:t>
      </w:r>
    </w:p>
    <w:p w:rsidR="00DD0C93" w:rsidRDefault="00DD0C93" w:rsidP="000056ED">
      <w:pPr>
        <w:rPr>
          <w:rFonts w:ascii="Arial" w:hAnsi="Arial" w:cs="Arial"/>
          <w:b/>
          <w:sz w:val="22"/>
        </w:rPr>
      </w:pPr>
      <w:r>
        <w:rPr>
          <w:rFonts w:ascii="Arial" w:hAnsi="Arial" w:cs="Arial"/>
          <w:sz w:val="22"/>
        </w:rPr>
        <w:t xml:space="preserve">                         Ocular Genomics Institute, Mass Eye and Ear and Harvard Medical School</w:t>
      </w:r>
      <w:bookmarkStart w:id="0" w:name="_GoBack"/>
      <w:bookmarkEnd w:id="0"/>
    </w:p>
    <w:p w:rsidR="005C2E74" w:rsidRDefault="005C2E74" w:rsidP="000056ED">
      <w:pPr>
        <w:rPr>
          <w:rFonts w:ascii="Arial" w:hAnsi="Arial" w:cs="Arial"/>
          <w:b/>
          <w:sz w:val="22"/>
        </w:rPr>
      </w:pPr>
    </w:p>
    <w:p w:rsidR="005C2E74" w:rsidRDefault="005C2E74" w:rsidP="003F0892">
      <w:pPr>
        <w:rPr>
          <w:rFonts w:ascii="Arial" w:hAnsi="Arial" w:cs="Arial"/>
          <w:sz w:val="22"/>
        </w:rPr>
      </w:pPr>
      <w:r w:rsidRPr="00DC19CB">
        <w:rPr>
          <w:rFonts w:ascii="Arial" w:hAnsi="Arial" w:cs="Arial"/>
          <w:b/>
          <w:sz w:val="22"/>
        </w:rPr>
        <w:t>Period of Support:</w:t>
      </w:r>
      <w:r w:rsidRPr="00DC19CB">
        <w:rPr>
          <w:rFonts w:ascii="Arial" w:hAnsi="Arial" w:cs="Arial"/>
          <w:sz w:val="22"/>
        </w:rPr>
        <w:t xml:space="preserve">  </w:t>
      </w:r>
      <w:r>
        <w:rPr>
          <w:rFonts w:ascii="Arial" w:hAnsi="Arial" w:cs="Arial"/>
          <w:sz w:val="22"/>
        </w:rPr>
        <w:t>2013</w:t>
      </w:r>
      <w:r w:rsidRPr="00DC19CB">
        <w:rPr>
          <w:rFonts w:ascii="Arial" w:hAnsi="Arial" w:cs="Arial"/>
          <w:sz w:val="22"/>
        </w:rPr>
        <w:t xml:space="preserve"> to </w:t>
      </w:r>
      <w:r>
        <w:rPr>
          <w:rFonts w:ascii="Arial" w:hAnsi="Arial" w:cs="Arial"/>
          <w:sz w:val="22"/>
        </w:rPr>
        <w:t>2016</w:t>
      </w:r>
    </w:p>
    <w:p w:rsidR="003F0892" w:rsidRDefault="003F0892" w:rsidP="000056ED">
      <w:pPr>
        <w:rPr>
          <w:rFonts w:ascii="Arial" w:hAnsi="Arial" w:cs="Arial"/>
          <w:b/>
          <w:sz w:val="22"/>
        </w:rPr>
      </w:pPr>
    </w:p>
    <w:p w:rsidR="00B450B8" w:rsidRPr="005C2E74" w:rsidRDefault="003F0892" w:rsidP="000056ED">
      <w:pPr>
        <w:rPr>
          <w:rFonts w:ascii="Arial" w:hAnsi="Arial" w:cs="Arial"/>
          <w:b/>
          <w:sz w:val="22"/>
        </w:rPr>
      </w:pPr>
      <w:r>
        <w:rPr>
          <w:rFonts w:ascii="Arial" w:hAnsi="Arial" w:cs="Arial"/>
          <w:b/>
          <w:sz w:val="22"/>
        </w:rPr>
        <w:t>1</w:t>
      </w:r>
      <w:r w:rsidR="00D04C23">
        <w:rPr>
          <w:rFonts w:ascii="Arial" w:hAnsi="Arial" w:cs="Arial"/>
          <w:b/>
          <w:sz w:val="22"/>
        </w:rPr>
        <w:t xml:space="preserve">.  </w:t>
      </w:r>
      <w:r w:rsidR="003C7DC9">
        <w:rPr>
          <w:rFonts w:ascii="Arial" w:hAnsi="Arial" w:cs="Arial"/>
          <w:b/>
          <w:sz w:val="22"/>
        </w:rPr>
        <w:t>Background</w:t>
      </w:r>
    </w:p>
    <w:p w:rsidR="003F0892" w:rsidRDefault="003F0892" w:rsidP="003F0892">
      <w:pPr>
        <w:pStyle w:val="EAPNIH"/>
        <w:spacing w:after="0"/>
        <w:rPr>
          <w:rFonts w:cs="Arial"/>
          <w:spacing w:val="-2"/>
        </w:rPr>
      </w:pPr>
      <w:r>
        <w:rPr>
          <w:rFonts w:cs="Arial"/>
          <w:spacing w:val="-2"/>
        </w:rPr>
        <w:t xml:space="preserve">In 2011 several research groups reported that </w:t>
      </w:r>
      <w:r w:rsidR="001B7618" w:rsidRPr="00C16B41">
        <w:rPr>
          <w:rFonts w:cs="Arial"/>
          <w:spacing w:val="-2"/>
        </w:rPr>
        <w:t xml:space="preserve">mutations in </w:t>
      </w:r>
      <w:r w:rsidR="00AB5676">
        <w:rPr>
          <w:rFonts w:cs="Arial"/>
          <w:spacing w:val="-2"/>
        </w:rPr>
        <w:t xml:space="preserve">the </w:t>
      </w:r>
      <w:r w:rsidR="001B7618" w:rsidRPr="00C16B41">
        <w:rPr>
          <w:rFonts w:cs="Arial"/>
          <w:i/>
          <w:spacing w:val="-2"/>
        </w:rPr>
        <w:t>NMNAT1</w:t>
      </w:r>
      <w:r w:rsidR="001B7618" w:rsidRPr="00C16B41">
        <w:rPr>
          <w:rFonts w:cs="Arial"/>
          <w:spacing w:val="-2"/>
        </w:rPr>
        <w:t xml:space="preserve"> </w:t>
      </w:r>
      <w:r w:rsidR="00AB5676">
        <w:rPr>
          <w:rFonts w:cs="Arial"/>
          <w:spacing w:val="-2"/>
        </w:rPr>
        <w:t xml:space="preserve">gene </w:t>
      </w:r>
      <w:r>
        <w:rPr>
          <w:rFonts w:cs="Arial"/>
          <w:spacing w:val="-2"/>
        </w:rPr>
        <w:t xml:space="preserve">cause </w:t>
      </w:r>
      <w:r w:rsidR="00AB5676">
        <w:rPr>
          <w:rFonts w:cs="Arial"/>
          <w:spacing w:val="-2"/>
        </w:rPr>
        <w:t>Leber congenital amaurosis (</w:t>
      </w:r>
      <w:r w:rsidR="001B7618" w:rsidRPr="00C16B41">
        <w:rPr>
          <w:rFonts w:cs="Arial"/>
          <w:spacing w:val="-2"/>
        </w:rPr>
        <w:t>LCA</w:t>
      </w:r>
      <w:r w:rsidR="00AB5676">
        <w:rPr>
          <w:rFonts w:cs="Arial"/>
          <w:spacing w:val="-2"/>
        </w:rPr>
        <w:t>)</w:t>
      </w:r>
      <w:r w:rsidR="003C7DC9">
        <w:rPr>
          <w:rFonts w:cs="Arial"/>
          <w:spacing w:val="-2"/>
        </w:rPr>
        <w:t xml:space="preserve">, accounting for about </w:t>
      </w:r>
      <w:r w:rsidR="001B7618" w:rsidRPr="00C16B41">
        <w:rPr>
          <w:rFonts w:cs="Arial"/>
          <w:spacing w:val="-2"/>
        </w:rPr>
        <w:t xml:space="preserve">5% of cases </w:t>
      </w:r>
      <w:r w:rsidR="00520196">
        <w:rPr>
          <w:rFonts w:cs="Arial"/>
          <w:spacing w:val="-2"/>
        </w:rPr>
        <w:fldChar w:fldCharType="begin">
          <w:fldData xml:space="preserve">PEVuZE5vdGU+PENpdGU+PEF1dGhvcj5kZW4gSG9sbGFuZGVyPC9BdXRob3I+PFllYXI+MjAxMDwv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</w:fldData>
        </w:fldChar>
      </w:r>
      <w:r w:rsidR="009866EF">
        <w:rPr>
          <w:rFonts w:cs="Arial"/>
          <w:spacing w:val="-2"/>
        </w:rPr>
        <w:instrText xml:space="preserve"> ADDIN EN.CITE </w:instrText>
      </w:r>
      <w:r w:rsidR="00520196">
        <w:rPr>
          <w:rFonts w:cs="Arial"/>
          <w:spacing w:val="-2"/>
        </w:rPr>
        <w:fldChar w:fldCharType="begin">
          <w:fldData xml:space="preserve">PEVuZE5vdGU+PENpdGU+PEF1dGhvcj5kZW4gSG9sbGFuZGVyPC9BdXRob3I+PFllYXI+MjAxMDwv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</w:fldData>
        </w:fldChar>
      </w:r>
      <w:r w:rsidR="009866EF">
        <w:rPr>
          <w:rFonts w:cs="Arial"/>
          <w:spacing w:val="-2"/>
        </w:rPr>
        <w:instrText xml:space="preserve"> ADDIN EN.CITE.DATA </w:instrText>
      </w:r>
      <w:r w:rsidR="002A5106" w:rsidRPr="00520196">
        <w:rPr>
          <w:rFonts w:cs="Arial"/>
          <w:spacing w:val="-2"/>
        </w:rPr>
      </w:r>
      <w:r w:rsidR="00520196">
        <w:rPr>
          <w:rFonts w:cs="Arial"/>
          <w:spacing w:val="-2"/>
        </w:rPr>
        <w:fldChar w:fldCharType="end"/>
      </w:r>
      <w:r w:rsidR="002A5106" w:rsidRPr="00520196">
        <w:rPr>
          <w:rFonts w:cs="Arial"/>
          <w:spacing w:val="-2"/>
        </w:rPr>
      </w:r>
      <w:r w:rsidR="00520196">
        <w:rPr>
          <w:rFonts w:cs="Arial"/>
          <w:spacing w:val="-2"/>
        </w:rPr>
        <w:fldChar w:fldCharType="separate"/>
      </w:r>
      <w:r w:rsidR="009866EF">
        <w:rPr>
          <w:rFonts w:cs="Arial"/>
          <w:noProof/>
          <w:spacing w:val="-2"/>
        </w:rPr>
        <w:t>(</w:t>
      </w:r>
      <w:hyperlink w:anchor="_ENREF_1" w:tooltip="den Hollander, 2010 #6348" w:history="1">
        <w:r w:rsidR="009866EF">
          <w:rPr>
            <w:rFonts w:cs="Arial"/>
            <w:noProof/>
            <w:spacing w:val="-2"/>
          </w:rPr>
          <w:t>1-5</w:t>
        </w:r>
      </w:hyperlink>
      <w:r w:rsidR="009866EF">
        <w:rPr>
          <w:rFonts w:cs="Arial"/>
          <w:noProof/>
          <w:spacing w:val="-2"/>
        </w:rPr>
        <w:t>)</w:t>
      </w:r>
      <w:r w:rsidR="00520196">
        <w:rPr>
          <w:rFonts w:cs="Arial"/>
          <w:spacing w:val="-2"/>
        </w:rPr>
        <w:fldChar w:fldCharType="end"/>
      </w:r>
      <w:r w:rsidR="001B7618" w:rsidRPr="00C16B41">
        <w:rPr>
          <w:rFonts w:cs="Arial"/>
          <w:spacing w:val="-2"/>
        </w:rPr>
        <w:t>.</w:t>
      </w:r>
      <w:r w:rsidR="004E35C8">
        <w:rPr>
          <w:rFonts w:cs="Arial"/>
          <w:spacing w:val="-2"/>
        </w:rPr>
        <w:t xml:space="preserve">  LCA is an early onset form of inherited retinal degeneration (IRD).  Affected children have reduced vision and nystagmus (involuntary eye movement</w:t>
      </w:r>
      <w:r w:rsidR="003C7DC9">
        <w:rPr>
          <w:rFonts w:cs="Arial"/>
          <w:spacing w:val="-2"/>
        </w:rPr>
        <w:t>s</w:t>
      </w:r>
      <w:r w:rsidR="004E35C8">
        <w:rPr>
          <w:rFonts w:cs="Arial"/>
          <w:spacing w:val="-2"/>
        </w:rPr>
        <w:t>).</w:t>
      </w:r>
    </w:p>
    <w:p w:rsidR="004E35C8" w:rsidRDefault="004E35C8" w:rsidP="003F0892">
      <w:pPr>
        <w:pStyle w:val="EAPNIH"/>
        <w:spacing w:after="0"/>
        <w:rPr>
          <w:rFonts w:cs="Arial"/>
          <w:spacing w:val="-2"/>
        </w:rPr>
      </w:pPr>
    </w:p>
    <w:p w:rsidR="003F0892" w:rsidRDefault="004E35C8" w:rsidP="003F0892">
      <w:pPr>
        <w:pStyle w:val="EAPNIH"/>
        <w:spacing w:after="0"/>
        <w:rPr>
          <w:rFonts w:cs="Arial"/>
          <w:spacing w:val="-2"/>
        </w:rPr>
      </w:pPr>
      <w:r>
        <w:rPr>
          <w:rFonts w:cs="Arial"/>
          <w:spacing w:val="-2"/>
        </w:rPr>
        <w:t>The</w:t>
      </w:r>
      <w:r w:rsidR="003F0892">
        <w:rPr>
          <w:rFonts w:cs="Arial"/>
          <w:spacing w:val="-2"/>
        </w:rPr>
        <w:t xml:space="preserve"> finding</w:t>
      </w:r>
      <w:r>
        <w:rPr>
          <w:rFonts w:cs="Arial"/>
          <w:spacing w:val="-2"/>
        </w:rPr>
        <w:t xml:space="preserve"> that mutations in </w:t>
      </w:r>
      <w:r w:rsidRPr="004E35C8">
        <w:rPr>
          <w:rFonts w:cs="Arial"/>
          <w:i/>
          <w:spacing w:val="-2"/>
        </w:rPr>
        <w:t>NMNAT1</w:t>
      </w:r>
      <w:r>
        <w:rPr>
          <w:rFonts w:cs="Arial"/>
          <w:spacing w:val="-2"/>
        </w:rPr>
        <w:t xml:space="preserve"> cause LCA </w:t>
      </w:r>
      <w:r w:rsidR="003F0892">
        <w:rPr>
          <w:rFonts w:cs="Arial"/>
          <w:spacing w:val="-2"/>
        </w:rPr>
        <w:t>is of interest for several reasons.</w:t>
      </w:r>
      <w:r>
        <w:rPr>
          <w:rFonts w:cs="Arial"/>
          <w:spacing w:val="-2"/>
        </w:rPr>
        <w:t xml:space="preserve">  </w:t>
      </w:r>
      <w:r w:rsidR="003C7DC9">
        <w:rPr>
          <w:rFonts w:cs="Arial"/>
          <w:spacing w:val="-2"/>
        </w:rPr>
        <w:t xml:space="preserve">First, it provides </w:t>
      </w:r>
      <w:r w:rsidR="007E7E9F">
        <w:rPr>
          <w:rFonts w:cs="Arial"/>
          <w:spacing w:val="-2"/>
        </w:rPr>
        <w:t xml:space="preserve">a target for efforts to develop treatments for IRDs, such as gene therapies.  Second, it raises some interesting questions about retinal biology, the answers to which we hope will inform our efforts to develop treatment(s) for this form of retinal degeneration.  </w:t>
      </w:r>
      <w:r>
        <w:rPr>
          <w:rFonts w:cs="Arial"/>
          <w:spacing w:val="-2"/>
        </w:rPr>
        <w:t xml:space="preserve">For example, </w:t>
      </w:r>
      <w:r w:rsidR="003F0892">
        <w:rPr>
          <w:rFonts w:cs="Arial"/>
          <w:spacing w:val="-2"/>
        </w:rPr>
        <w:t xml:space="preserve">the </w:t>
      </w:r>
      <w:r w:rsidR="001B7618" w:rsidRPr="00C16B41">
        <w:rPr>
          <w:rFonts w:cs="Arial"/>
          <w:i/>
          <w:spacing w:val="-2"/>
        </w:rPr>
        <w:t>NMNAT1</w:t>
      </w:r>
      <w:r w:rsidR="001B7618" w:rsidRPr="00C16B41">
        <w:rPr>
          <w:rFonts w:cs="Arial"/>
          <w:spacing w:val="-2"/>
        </w:rPr>
        <w:t xml:space="preserve"> </w:t>
      </w:r>
      <w:r w:rsidR="003F0892">
        <w:rPr>
          <w:rFonts w:cs="Arial"/>
          <w:spacing w:val="-2"/>
        </w:rPr>
        <w:t xml:space="preserve">gene </w:t>
      </w:r>
      <w:r w:rsidR="001B7618" w:rsidRPr="00C16B41">
        <w:rPr>
          <w:rFonts w:cs="Arial"/>
          <w:spacing w:val="-2"/>
        </w:rPr>
        <w:t>encodes an</w:t>
      </w:r>
      <w:r w:rsidR="003F0892">
        <w:rPr>
          <w:rFonts w:cs="Arial"/>
          <w:spacing w:val="-2"/>
        </w:rPr>
        <w:t xml:space="preserve"> enzyme that is needed for synthesis of</w:t>
      </w:r>
      <w:r w:rsidR="003F0892" w:rsidRPr="003F0892">
        <w:t xml:space="preserve"> </w:t>
      </w:r>
      <w:r w:rsidR="003F0892">
        <w:rPr>
          <w:rFonts w:cs="Arial"/>
          <w:spacing w:val="-2"/>
        </w:rPr>
        <w:t>n</w:t>
      </w:r>
      <w:r w:rsidR="003F0892" w:rsidRPr="003F0892">
        <w:rPr>
          <w:rFonts w:cs="Arial"/>
          <w:spacing w:val="-2"/>
        </w:rPr>
        <w:t>icotinamide adenine dinucleotide (NAD)</w:t>
      </w:r>
      <w:r w:rsidR="003F0892">
        <w:rPr>
          <w:rFonts w:cs="Arial"/>
          <w:spacing w:val="-2"/>
        </w:rPr>
        <w:t xml:space="preserve"> </w:t>
      </w:r>
      <w:r w:rsidR="007E7E9F">
        <w:rPr>
          <w:rFonts w:cs="Arial"/>
          <w:spacing w:val="-2"/>
        </w:rPr>
        <w:t xml:space="preserve">inside cells.  </w:t>
      </w:r>
      <w:r w:rsidR="003F0892">
        <w:rPr>
          <w:rFonts w:cs="Arial"/>
          <w:spacing w:val="-2"/>
        </w:rPr>
        <w:t xml:space="preserve">NAD has multiple important roles in cell function, including helping capture energy from nutrients, and regulation of </w:t>
      </w:r>
      <w:r w:rsidR="0028342F">
        <w:rPr>
          <w:rFonts w:cs="Arial"/>
          <w:spacing w:val="-2"/>
        </w:rPr>
        <w:t>the function of several types of proteins.</w:t>
      </w:r>
      <w:r w:rsidR="003F0892">
        <w:rPr>
          <w:rFonts w:cs="Arial"/>
          <w:spacing w:val="-2"/>
        </w:rPr>
        <w:t xml:space="preserve">  As a reflection of the importance of NAD in cell function, there are three versions NMNAT in cells; NMNAT1 is located specifically in the nuclei of cells</w:t>
      </w:r>
      <w:r>
        <w:rPr>
          <w:rFonts w:cs="Arial"/>
          <w:spacing w:val="-2"/>
        </w:rPr>
        <w:t xml:space="preserve"> </w:t>
      </w:r>
      <w:r w:rsidR="00520196">
        <w:rPr>
          <w:rFonts w:cs="Arial"/>
          <w:spacing w:val="-2"/>
        </w:rPr>
        <w:fldChar w:fldCharType="begin"/>
      </w:r>
      <w:r w:rsidR="009866EF">
        <w:rPr>
          <w:rFonts w:cs="Arial"/>
          <w:spacing w:val="-2"/>
        </w:rPr>
        <w:instrText xml:space="preserve"> ADDIN EN.CITE &lt;EndNote&gt;&lt;Cite&gt;&lt;Author&gt;Lau&lt;/Author&gt;&lt;Year&gt;2009&lt;/Year&gt;&lt;RecNum&gt;6121&lt;/RecNum&gt;&lt;DisplayText&gt;(6)&lt;/DisplayText&gt;&lt;record&gt;&lt;rec-number&gt;6121&lt;/rec-number&gt;&lt;foreign-keys&gt;&lt;key app="EN" db-id="2t0a9d5sfvevrgesrervz5wrrz50fx5az5vp" timestamp="1328463934"&gt;6121&lt;/key&gt;&lt;/foreign-keys&gt;&lt;ref-type name="Journal Article"&gt;17&lt;/ref-type&gt;&lt;contributors&gt;&lt;authors&gt;&lt;author&gt;Lau, C.&lt;/author&gt;&lt;author&gt;Niere, M.&lt;/author&gt;&lt;author&gt;Ziegler, M.&lt;/author&gt;&lt;/authors&gt;&lt;/contributors&gt;&lt;auth-address&gt;Department of Molecular Biology, University of Bergen, Thormohlensgate 55, N-5008 Bergen, Norway.&lt;/auth-address&gt;&lt;titles&gt;&lt;title&gt;The NMN/NaMN adenylyltransferase (NMNAT) protein family&lt;/title&gt;&lt;secondary-title&gt;Frontiers in bioscience : a journal and virtual library&lt;/secondary-title&gt;&lt;alt-title&gt;Front Biosci&lt;/alt-title&gt;&lt;/titles&gt;&lt;periodical&gt;&lt;full-title&gt;Frontiers in bioscience : a journal and virtual library&lt;/full-title&gt;&lt;abbr-1&gt;Front Biosci&lt;/abbr-1&gt;&lt;/periodical&gt;&lt;alt-periodical&gt;&lt;full-title&gt;Frontiers in bioscience : a journal and virtual library&lt;/full-title&gt;&lt;abbr-1&gt;Front Biosci&lt;/abbr-1&gt;&lt;/alt-periodical&gt;&lt;pages&gt;410-31&lt;/pages&gt;&lt;volume&gt;14&lt;/volume&gt;&lt;edition&gt;2009/03/11&lt;/edition&gt;&lt;keywords&gt;&lt;keyword&gt;Animals&lt;/keyword&gt;&lt;keyword&gt;Biocatalysis&lt;/keyword&gt;&lt;keyword&gt;Humans&lt;/keyword&gt;&lt;keyword&gt;Nicotinamide-Nucleotide Adenylyltransferase/chemistry/genetics/*metabolism&lt;/keyword&gt;&lt;keyword&gt;Protein Conformation&lt;/keyword&gt;&lt;keyword&gt;Substrate Specificity&lt;/keyword&gt;&lt;/keywords&gt;&lt;dates&gt;&lt;year&gt;2009&lt;/year&gt;&lt;/dates&gt;&lt;isbn&gt;1093-4715 (Electronic)&amp;#xD;1093-4715 (Linking)&lt;/isbn&gt;&lt;accession-num&gt;19273075&lt;/accession-num&gt;&lt;work-type&gt;Research Support, Non-U.S. Gov&amp;apos;t&amp;#xD;Review&lt;/work-type&gt;&lt;urls&gt;&lt;related-urls&gt;&lt;url&gt;http://www.ncbi.nlm.nih.gov/pubmed/19273075&lt;/url&gt;&lt;/related-urls&gt;&lt;/urls&gt;&lt;language&gt;eng&lt;/language&gt;&lt;/record&gt;&lt;/Cite&gt;&lt;/EndNote&gt;</w:instrText>
      </w:r>
      <w:r w:rsidR="00520196">
        <w:rPr>
          <w:rFonts w:cs="Arial"/>
          <w:spacing w:val="-2"/>
        </w:rPr>
        <w:fldChar w:fldCharType="separate"/>
      </w:r>
      <w:r w:rsidR="009866EF">
        <w:rPr>
          <w:rFonts w:cs="Arial"/>
          <w:noProof/>
          <w:spacing w:val="-2"/>
        </w:rPr>
        <w:t>(</w:t>
      </w:r>
      <w:hyperlink w:anchor="_ENREF_6" w:tooltip="Lau, 2009 #6121" w:history="1">
        <w:r w:rsidR="009866EF">
          <w:rPr>
            <w:rFonts w:cs="Arial"/>
            <w:noProof/>
            <w:spacing w:val="-2"/>
          </w:rPr>
          <w:t>6</w:t>
        </w:r>
      </w:hyperlink>
      <w:r w:rsidR="009866EF">
        <w:rPr>
          <w:rFonts w:cs="Arial"/>
          <w:noProof/>
          <w:spacing w:val="-2"/>
        </w:rPr>
        <w:t>)</w:t>
      </w:r>
      <w:r w:rsidR="00520196">
        <w:rPr>
          <w:rFonts w:cs="Arial"/>
          <w:spacing w:val="-2"/>
        </w:rPr>
        <w:fldChar w:fldCharType="end"/>
      </w:r>
      <w:r w:rsidR="0028342F">
        <w:rPr>
          <w:rFonts w:cs="Arial"/>
          <w:spacing w:val="-2"/>
        </w:rPr>
        <w:t>.</w:t>
      </w:r>
      <w:r w:rsidRPr="004E35C8">
        <w:rPr>
          <w:rFonts w:cs="Arial"/>
          <w:spacing w:val="-2"/>
        </w:rPr>
        <w:t xml:space="preserve"> </w:t>
      </w:r>
      <w:r>
        <w:rPr>
          <w:rFonts w:cs="Arial"/>
          <w:spacing w:val="-2"/>
        </w:rPr>
        <w:t xml:space="preserve"> Since NAD is needed in the nuclei of all cells, it is not clear why mutations in </w:t>
      </w:r>
      <w:r w:rsidRPr="004E35C8">
        <w:rPr>
          <w:rFonts w:cs="Arial"/>
          <w:i/>
          <w:spacing w:val="-2"/>
        </w:rPr>
        <w:t>NMNAT1</w:t>
      </w:r>
      <w:r>
        <w:rPr>
          <w:rFonts w:cs="Arial"/>
          <w:spacing w:val="-2"/>
        </w:rPr>
        <w:t xml:space="preserve"> affect the retina but not other parts of the body.</w:t>
      </w:r>
    </w:p>
    <w:p w:rsidR="004E35C8" w:rsidRDefault="004E35C8" w:rsidP="003F0892">
      <w:pPr>
        <w:pStyle w:val="EAPNIH"/>
        <w:spacing w:after="0"/>
        <w:rPr>
          <w:rFonts w:cs="Arial"/>
          <w:spacing w:val="-2"/>
        </w:rPr>
      </w:pPr>
    </w:p>
    <w:p w:rsidR="004E35C8" w:rsidRDefault="004E35C8" w:rsidP="003F0892">
      <w:pPr>
        <w:pStyle w:val="EAPNIH"/>
        <w:spacing w:after="0"/>
        <w:rPr>
          <w:rFonts w:cs="Arial"/>
          <w:spacing w:val="-2"/>
        </w:rPr>
      </w:pPr>
      <w:r>
        <w:rPr>
          <w:rFonts w:cs="Arial"/>
          <w:spacing w:val="-2"/>
        </w:rPr>
        <w:t xml:space="preserve">Data from studies performed to date suggest that the retinal disease which results from mutations in the </w:t>
      </w:r>
      <w:r w:rsidRPr="004E35C8">
        <w:rPr>
          <w:rFonts w:cs="Arial"/>
          <w:i/>
          <w:spacing w:val="-2"/>
        </w:rPr>
        <w:t xml:space="preserve">NMNAT1 </w:t>
      </w:r>
      <w:r>
        <w:rPr>
          <w:rFonts w:cs="Arial"/>
          <w:spacing w:val="-2"/>
        </w:rPr>
        <w:t xml:space="preserve">gene is caused by reduction NAD production by NMNAT1 in the nuclei of retinal cells.  </w:t>
      </w:r>
      <w:r w:rsidR="0028342F">
        <w:rPr>
          <w:rFonts w:cs="Arial"/>
          <w:spacing w:val="-2"/>
        </w:rPr>
        <w:t>Unfortunately, the other versions of NMNAT, called NMNAT2 and 3, cannot compensate for the loss of NMNAT1 function</w:t>
      </w:r>
      <w:r w:rsidRPr="00C16B41">
        <w:rPr>
          <w:rFonts w:cs="Arial"/>
          <w:spacing w:val="-2"/>
        </w:rPr>
        <w:t xml:space="preserve"> </w:t>
      </w:r>
      <w:r w:rsidR="00520196">
        <w:rPr>
          <w:rFonts w:cs="Arial"/>
          <w:spacing w:val="-2"/>
        </w:rPr>
        <w:fldChar w:fldCharType="begin">
          <w:fldData xml:space="preserve">PEVuZE5vdGU+PENpdGU+PEF1dGhvcj5Db25mb3J0aTwvQXV0aG9yPjxZZWFyPjIwMTE8L1llYXI+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</w:fldData>
        </w:fldChar>
      </w:r>
      <w:r w:rsidR="009866EF">
        <w:rPr>
          <w:rFonts w:cs="Arial"/>
          <w:spacing w:val="-2"/>
        </w:rPr>
        <w:instrText xml:space="preserve"> ADDIN EN.CITE </w:instrText>
      </w:r>
      <w:r w:rsidR="00520196">
        <w:rPr>
          <w:rFonts w:cs="Arial"/>
          <w:spacing w:val="-2"/>
        </w:rPr>
        <w:fldChar w:fldCharType="begin">
          <w:fldData xml:space="preserve">PEVuZE5vdGU+PENpdGU+PEF1dGhvcj5Db25mb3J0aTwvQXV0aG9yPjxZZWFyPjIwMTE8L1llYXI+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</w:fldData>
        </w:fldChar>
      </w:r>
      <w:r w:rsidR="009866EF">
        <w:rPr>
          <w:rFonts w:cs="Arial"/>
          <w:spacing w:val="-2"/>
        </w:rPr>
        <w:instrText xml:space="preserve"> ADDIN EN.CITE.DATA </w:instrText>
      </w:r>
      <w:r w:rsidR="002A5106" w:rsidRPr="00520196">
        <w:rPr>
          <w:rFonts w:cs="Arial"/>
          <w:spacing w:val="-2"/>
        </w:rPr>
      </w:r>
      <w:r w:rsidR="00520196">
        <w:rPr>
          <w:rFonts w:cs="Arial"/>
          <w:spacing w:val="-2"/>
        </w:rPr>
        <w:fldChar w:fldCharType="end"/>
      </w:r>
      <w:r w:rsidR="002A5106" w:rsidRPr="00520196">
        <w:rPr>
          <w:rFonts w:cs="Arial"/>
          <w:spacing w:val="-2"/>
        </w:rPr>
      </w:r>
      <w:r w:rsidR="00520196">
        <w:rPr>
          <w:rFonts w:cs="Arial"/>
          <w:spacing w:val="-2"/>
        </w:rPr>
        <w:fldChar w:fldCharType="separate"/>
      </w:r>
      <w:r w:rsidR="009866EF">
        <w:rPr>
          <w:rFonts w:cs="Arial"/>
          <w:noProof/>
          <w:spacing w:val="-2"/>
        </w:rPr>
        <w:t>(</w:t>
      </w:r>
      <w:hyperlink w:anchor="_ENREF_7" w:tooltip="Conforti, 2011 #6440" w:history="1">
        <w:r w:rsidR="009866EF">
          <w:rPr>
            <w:rFonts w:cs="Arial"/>
            <w:noProof/>
            <w:spacing w:val="-2"/>
          </w:rPr>
          <w:t>7</w:t>
        </w:r>
      </w:hyperlink>
      <w:r w:rsidR="009866EF">
        <w:rPr>
          <w:rFonts w:cs="Arial"/>
          <w:noProof/>
          <w:spacing w:val="-2"/>
        </w:rPr>
        <w:t>)</w:t>
      </w:r>
      <w:r w:rsidR="00520196">
        <w:rPr>
          <w:rFonts w:cs="Arial"/>
          <w:spacing w:val="-2"/>
        </w:rPr>
        <w:fldChar w:fldCharType="end"/>
      </w:r>
      <w:r>
        <w:rPr>
          <w:rFonts w:cs="Arial"/>
          <w:spacing w:val="-2"/>
        </w:rPr>
        <w:t xml:space="preserve">.  The goal of our research is to test the idea that restoration of NMNAT1 function to normal levels via gene augmentation therapy can be beneficial for patients affected by </w:t>
      </w:r>
      <w:r w:rsidRPr="004E35C8">
        <w:rPr>
          <w:rFonts w:cs="Arial"/>
          <w:i/>
          <w:spacing w:val="-2"/>
        </w:rPr>
        <w:t>NMNAT1</w:t>
      </w:r>
      <w:r>
        <w:rPr>
          <w:rFonts w:cs="Arial"/>
          <w:spacing w:val="-2"/>
        </w:rPr>
        <w:t>-associated retinal degeneration.</w:t>
      </w:r>
    </w:p>
    <w:p w:rsidR="004E35C8" w:rsidRPr="004E35C8" w:rsidRDefault="004E35C8" w:rsidP="003F0892">
      <w:pPr>
        <w:pStyle w:val="EAPNIH"/>
        <w:spacing w:after="0"/>
        <w:rPr>
          <w:rFonts w:cs="Arial"/>
          <w:b/>
          <w:spacing w:val="-2"/>
        </w:rPr>
      </w:pPr>
    </w:p>
    <w:p w:rsidR="004E35C8" w:rsidRPr="004E35C8" w:rsidRDefault="004E35C8" w:rsidP="003F0892">
      <w:pPr>
        <w:pStyle w:val="EAPNIH"/>
        <w:spacing w:after="0"/>
        <w:rPr>
          <w:rFonts w:cs="Arial"/>
          <w:b/>
          <w:spacing w:val="-2"/>
        </w:rPr>
      </w:pPr>
      <w:r w:rsidRPr="004E35C8">
        <w:rPr>
          <w:rFonts w:cs="Arial"/>
          <w:b/>
          <w:spacing w:val="-2"/>
        </w:rPr>
        <w:t>2.  Research Program</w:t>
      </w:r>
    </w:p>
    <w:p w:rsidR="00D5161E" w:rsidRDefault="00D5161E" w:rsidP="003F0892">
      <w:pPr>
        <w:pStyle w:val="EAPNIH"/>
        <w:spacing w:after="0"/>
        <w:rPr>
          <w:rFonts w:cs="Arial"/>
          <w:spacing w:val="-2"/>
        </w:rPr>
      </w:pPr>
      <w:r>
        <w:rPr>
          <w:rFonts w:cs="Arial"/>
          <w:spacing w:val="-2"/>
        </w:rPr>
        <w:t xml:space="preserve">A.  </w:t>
      </w:r>
      <w:r w:rsidRPr="00D5161E">
        <w:rPr>
          <w:rFonts w:cs="Arial"/>
          <w:i/>
          <w:spacing w:val="-2"/>
        </w:rPr>
        <w:t>Nmnat1</w:t>
      </w:r>
      <w:r>
        <w:rPr>
          <w:rFonts w:cs="Arial"/>
          <w:spacing w:val="-2"/>
        </w:rPr>
        <w:t xml:space="preserve"> Mutant Mice</w:t>
      </w:r>
    </w:p>
    <w:p w:rsidR="00D5161E" w:rsidRDefault="004E35C8" w:rsidP="003F0892">
      <w:pPr>
        <w:pStyle w:val="EAPNIH"/>
        <w:spacing w:after="0"/>
        <w:rPr>
          <w:rFonts w:cs="Arial"/>
          <w:spacing w:val="-2"/>
        </w:rPr>
      </w:pPr>
      <w:r>
        <w:rPr>
          <w:rFonts w:cs="Arial"/>
          <w:spacing w:val="-2"/>
        </w:rPr>
        <w:t xml:space="preserve">In order to test the use of gene therapy for treating NMNAT1-associated retinal degeneration, we first had to identify a model system to use for our </w:t>
      </w:r>
      <w:r w:rsidR="00D5161E">
        <w:rPr>
          <w:rFonts w:cs="Arial"/>
          <w:spacing w:val="-2"/>
        </w:rPr>
        <w:t xml:space="preserve">research studies.  Through collaborations with </w:t>
      </w:r>
      <w:r w:rsidR="007E7E9F">
        <w:rPr>
          <w:rFonts w:cs="Arial"/>
          <w:spacing w:val="-2"/>
        </w:rPr>
        <w:t xml:space="preserve">Dr. </w:t>
      </w:r>
      <w:r w:rsidR="00D5161E">
        <w:rPr>
          <w:rFonts w:cs="Arial"/>
          <w:spacing w:val="-2"/>
        </w:rPr>
        <w:t xml:space="preserve">Mike Bowl </w:t>
      </w:r>
      <w:r w:rsidR="007E7E9F">
        <w:rPr>
          <w:rFonts w:cs="Arial"/>
          <w:spacing w:val="-2"/>
        </w:rPr>
        <w:t xml:space="preserve">from the </w:t>
      </w:r>
      <w:r w:rsidR="007E7E9F" w:rsidRPr="007E7E9F">
        <w:rPr>
          <w:rFonts w:cs="Arial"/>
          <w:spacing w:val="-2"/>
        </w:rPr>
        <w:t>Medical Research Council (MRC)</w:t>
      </w:r>
      <w:r w:rsidR="00AB3542">
        <w:rPr>
          <w:rFonts w:cs="Arial"/>
          <w:spacing w:val="-2"/>
        </w:rPr>
        <w:t xml:space="preserve"> center for mouse genetics in</w:t>
      </w:r>
      <w:r w:rsidR="007E7E9F" w:rsidRPr="007E7E9F">
        <w:rPr>
          <w:rFonts w:cs="Arial"/>
          <w:spacing w:val="-2"/>
        </w:rPr>
        <w:t xml:space="preserve"> Harwell, </w:t>
      </w:r>
      <w:r w:rsidR="00D5161E">
        <w:rPr>
          <w:rFonts w:cs="Arial"/>
          <w:spacing w:val="-2"/>
        </w:rPr>
        <w:t>England and Patsy Nishina at the Jackson Labs in Maine, we have identified and characterized two different mouse models of NMNAT1-associated disease.</w:t>
      </w:r>
    </w:p>
    <w:p w:rsidR="00D5161E" w:rsidRDefault="00D5161E" w:rsidP="003F0892">
      <w:pPr>
        <w:pStyle w:val="EAPNIH"/>
        <w:spacing w:after="0"/>
        <w:rPr>
          <w:rFonts w:cs="Arial"/>
          <w:spacing w:val="-2"/>
        </w:rPr>
      </w:pPr>
    </w:p>
    <w:p w:rsidR="00D5161E" w:rsidRDefault="00D5161E" w:rsidP="003F0892">
      <w:pPr>
        <w:pStyle w:val="EAPNIH"/>
        <w:spacing w:after="0"/>
        <w:rPr>
          <w:rFonts w:cs="Arial"/>
          <w:spacing w:val="-2"/>
        </w:rPr>
      </w:pPr>
      <w:r>
        <w:rPr>
          <w:rFonts w:cs="Arial"/>
          <w:spacing w:val="-2"/>
        </w:rPr>
        <w:t>First, with Mike Bowl’s help, we identified mice with a mutation in NMNAT1 that changes the 9</w:t>
      </w:r>
      <w:r w:rsidRPr="00D5161E">
        <w:rPr>
          <w:rFonts w:cs="Arial"/>
          <w:spacing w:val="-2"/>
          <w:vertAlign w:val="superscript"/>
        </w:rPr>
        <w:t>th</w:t>
      </w:r>
      <w:r>
        <w:rPr>
          <w:rFonts w:cs="Arial"/>
          <w:spacing w:val="-2"/>
        </w:rPr>
        <w:t xml:space="preserve"> amino acid in the protein from Valine to Methionine.  This mutation is abbreviated as Val9Met, and has been found in several patients affected by </w:t>
      </w:r>
      <w:r w:rsidRPr="00AB3542">
        <w:rPr>
          <w:rFonts w:cs="Arial"/>
          <w:i/>
          <w:spacing w:val="-2"/>
        </w:rPr>
        <w:t>NMNAT1</w:t>
      </w:r>
      <w:r>
        <w:rPr>
          <w:rFonts w:cs="Arial"/>
          <w:spacing w:val="-2"/>
        </w:rPr>
        <w:t xml:space="preserve">-associated LCA.  Like the patients, the </w:t>
      </w:r>
      <w:r w:rsidRPr="00D5161E">
        <w:rPr>
          <w:rFonts w:cs="Arial"/>
          <w:i/>
          <w:spacing w:val="-2"/>
        </w:rPr>
        <w:t>Nmnat1</w:t>
      </w:r>
      <w:r>
        <w:rPr>
          <w:rFonts w:cs="Arial"/>
          <w:spacing w:val="-2"/>
        </w:rPr>
        <w:t>-Val9Met mice experience rapid retinal degeneration, with reduction of retinal function and loss of retinal cells detected within 4 months.</w:t>
      </w:r>
      <w:r w:rsidR="00354C0A">
        <w:rPr>
          <w:rFonts w:cs="Arial"/>
          <w:spacing w:val="-2"/>
        </w:rPr>
        <w:t xml:space="preserve">  These data suggest that the light sensitive or photoreceptor cells of the retina are the first cells to be affected to reduced NMNAT1 function</w:t>
      </w:r>
      <w:r w:rsidR="00C06CD1">
        <w:rPr>
          <w:rFonts w:cs="Arial"/>
          <w:spacing w:val="-2"/>
        </w:rPr>
        <w:t xml:space="preserve"> </w:t>
      </w:r>
      <w:r w:rsidR="00520196">
        <w:rPr>
          <w:rFonts w:cs="Arial"/>
          <w:spacing w:val="-2"/>
        </w:rPr>
        <w:fldChar w:fldCharType="begin"/>
      </w:r>
      <w:r w:rsidR="009866EF">
        <w:rPr>
          <w:rFonts w:cs="Arial"/>
          <w:spacing w:val="-2"/>
        </w:rPr>
        <w:instrText xml:space="preserve"> ADDIN EN.CITE &lt;EndNote&gt;&lt;Cite&gt;&lt;Author&gt;Greenwald&lt;/Author&gt;&lt;Year&gt;2016&lt;/Year&gt;&lt;RecNum&gt;10092&lt;/RecNum&gt;&lt;DisplayText&gt;(8)&lt;/DisplayText&gt;&lt;record&gt;&lt;rec-number&gt;10092&lt;/rec-number&gt;&lt;foreign-keys&gt;&lt;key app="EN" db-id="2t0a9d5sfvevrgesrervz5wrrz50fx5az5vp" timestamp="1465819357"&gt;10092&lt;/key&gt;&lt;/foreign-keys&gt;&lt;ref-type name="Journal Article"&gt;17&lt;/ref-type&gt;&lt;contributors&gt;&lt;authors&gt;&lt;author&gt;Greenwald, S. H.&lt;/author&gt;&lt;author&gt;Charette, J. R.&lt;/author&gt;&lt;author&gt;Staniszewska, M.&lt;/author&gt;&lt;author&gt;Shi, L. Y.&lt;/author&gt;&lt;author&gt;Brown, S. D.&lt;/author&gt;&lt;author&gt;Stone, L.&lt;/author&gt;&lt;author&gt;Liu, Q.&lt;/author&gt;&lt;author&gt;Hicks, W. L.&lt;/author&gt;&lt;author&gt;Collin, G. B.&lt;/author&gt;&lt;author&gt;Bowl, M. R.&lt;/author&gt;&lt;author&gt;Krebs, M. P.&lt;/author&gt;&lt;author&gt;Nishina, P. M.&lt;/author&gt;&lt;author&gt;Pierce, E. A.&lt;/author&gt;&lt;/authors&gt;&lt;/contributors&gt;&lt;auth-address&gt;Department of Ophthalmology, Ocular Genomics Institute, Massachusetts Eye &amp;amp; Ear Infirmary, Harvard Medical School, Boston, Massachusetts.&amp;#xD;The Jackson Laboratory, Bar Harbor, Maine.&amp;#xD;Mammalian Genetics Unit, Medical Research Council (MRC), Harwell, Harwell Oxford, United Kingdom.&amp;#xD;Department of Ophthalmology, Ocular Genomics Institute, Massachusetts Eye &amp;amp; Ear Infirmary, Harvard Medical School, Boston, Massachusetts. Electronic address: eric_pierce@meei.harvard.edu.&lt;/auth-address&gt;&lt;titles&gt;&lt;title&gt;Mouse Models of NMNAT1-Leber Congenital Amaurosis (LCA9) Recapitulate Key Features of the Human Disease&lt;/title&gt;&lt;secondary-title&gt;Am J Pathol&lt;/secondary-title&gt;&lt;/titles&gt;&lt;periodical&gt;&lt;full-title&gt;Am J Pathol&lt;/full-title&gt;&lt;/periodical&gt;&lt;dates&gt;&lt;year&gt;2016&lt;/year&gt;&lt;pub-dates&gt;&lt;date&gt;May 17&lt;/date&gt;&lt;/pub-dates&gt;&lt;/dates&gt;&lt;isbn&gt;1525-2191 (Electronic)&amp;#xD;0002-9440 (Linking)&lt;/isbn&gt;&lt;accession-num&gt;27207593&lt;/accession-num&gt;&lt;urls&gt;&lt;related-urls&gt;&lt;url&gt;http://www.ncbi.nlm.nih.gov/pubmed/27207593&lt;/url&gt;&lt;/related-urls&gt;&lt;/urls&gt;&lt;electronic-resource-num&gt;10.1016/j.ajpath.2016.03.013&lt;/electronic-resource-num&gt;&lt;/record&gt;&lt;/Cite&gt;&lt;/EndNote&gt;</w:instrText>
      </w:r>
      <w:r w:rsidR="00520196">
        <w:rPr>
          <w:rFonts w:cs="Arial"/>
          <w:spacing w:val="-2"/>
        </w:rPr>
        <w:fldChar w:fldCharType="separate"/>
      </w:r>
      <w:r w:rsidR="009866EF">
        <w:rPr>
          <w:rFonts w:cs="Arial"/>
          <w:noProof/>
          <w:spacing w:val="-2"/>
        </w:rPr>
        <w:t>(</w:t>
      </w:r>
      <w:hyperlink w:anchor="_ENREF_8" w:tooltip="Greenwald, 2016 #10092" w:history="1">
        <w:r w:rsidR="009866EF">
          <w:rPr>
            <w:rFonts w:cs="Arial"/>
            <w:noProof/>
            <w:spacing w:val="-2"/>
          </w:rPr>
          <w:t>8</w:t>
        </w:r>
      </w:hyperlink>
      <w:r w:rsidR="009866EF">
        <w:rPr>
          <w:rFonts w:cs="Arial"/>
          <w:noProof/>
          <w:spacing w:val="-2"/>
        </w:rPr>
        <w:t>)</w:t>
      </w:r>
      <w:r w:rsidR="00520196">
        <w:rPr>
          <w:rFonts w:cs="Arial"/>
          <w:spacing w:val="-2"/>
        </w:rPr>
        <w:fldChar w:fldCharType="end"/>
      </w:r>
      <w:r w:rsidR="00354C0A">
        <w:rPr>
          <w:rFonts w:cs="Arial"/>
          <w:spacing w:val="-2"/>
        </w:rPr>
        <w:t>.</w:t>
      </w:r>
    </w:p>
    <w:p w:rsidR="00D5161E" w:rsidRDefault="00D5161E" w:rsidP="003F0892">
      <w:pPr>
        <w:pStyle w:val="EAPNIH"/>
        <w:spacing w:after="0"/>
        <w:rPr>
          <w:rFonts w:cs="Arial"/>
          <w:spacing w:val="-2"/>
        </w:rPr>
      </w:pPr>
    </w:p>
    <w:p w:rsidR="00D5161E" w:rsidRDefault="00D5161E" w:rsidP="003F0892">
      <w:pPr>
        <w:pStyle w:val="EAPNIH"/>
        <w:spacing w:after="0"/>
        <w:rPr>
          <w:rFonts w:cs="Arial"/>
          <w:spacing w:val="-2"/>
        </w:rPr>
      </w:pPr>
      <w:r>
        <w:rPr>
          <w:rFonts w:cs="Arial"/>
          <w:spacing w:val="-2"/>
        </w:rPr>
        <w:t>Second, investigators in Patsy Nishina’</w:t>
      </w:r>
      <w:r w:rsidR="00AB3542">
        <w:rPr>
          <w:rFonts w:cs="Arial"/>
          <w:spacing w:val="-2"/>
        </w:rPr>
        <w:t>a lab found mice with an Asp243Gly</w:t>
      </w:r>
      <w:r>
        <w:rPr>
          <w:rFonts w:cs="Arial"/>
          <w:spacing w:val="-2"/>
        </w:rPr>
        <w:t xml:space="preserve"> mutation in N</w:t>
      </w:r>
      <w:r w:rsidR="00AB3542">
        <w:rPr>
          <w:rFonts w:cs="Arial"/>
          <w:spacing w:val="-2"/>
        </w:rPr>
        <w:t>MNAT1</w:t>
      </w:r>
      <w:r>
        <w:rPr>
          <w:rFonts w:cs="Arial"/>
          <w:spacing w:val="-2"/>
        </w:rPr>
        <w:t xml:space="preserve">. </w:t>
      </w:r>
      <w:r w:rsidR="00354C0A">
        <w:rPr>
          <w:rFonts w:cs="Arial"/>
          <w:spacing w:val="-2"/>
        </w:rPr>
        <w:t xml:space="preserve">The </w:t>
      </w:r>
      <w:r w:rsidR="00AB3542">
        <w:rPr>
          <w:rFonts w:cs="Arial"/>
          <w:spacing w:val="-2"/>
        </w:rPr>
        <w:t>Asp243Gly</w:t>
      </w:r>
      <w:r w:rsidR="00354C0A">
        <w:rPr>
          <w:rFonts w:cs="Arial"/>
          <w:spacing w:val="-2"/>
        </w:rPr>
        <w:t xml:space="preserve"> mutation has not yet been identified in patients with retinal degeneration.  </w:t>
      </w:r>
      <w:r>
        <w:rPr>
          <w:rFonts w:cs="Arial"/>
          <w:spacing w:val="-2"/>
        </w:rPr>
        <w:t>These mice also have retinal disease, with a slower rate of degeneration than the Val9Met mice</w:t>
      </w:r>
      <w:r w:rsidR="00C06CD1">
        <w:rPr>
          <w:rFonts w:cs="Arial"/>
          <w:spacing w:val="-2"/>
        </w:rPr>
        <w:t xml:space="preserve"> </w:t>
      </w:r>
      <w:r w:rsidR="00520196">
        <w:rPr>
          <w:rFonts w:cs="Arial"/>
          <w:spacing w:val="-2"/>
        </w:rPr>
        <w:fldChar w:fldCharType="begin"/>
      </w:r>
      <w:r w:rsidR="009866EF">
        <w:rPr>
          <w:rFonts w:cs="Arial"/>
          <w:spacing w:val="-2"/>
        </w:rPr>
        <w:instrText xml:space="preserve"> ADDIN EN.CITE &lt;EndNote&gt;&lt;Cite&gt;&lt;Author&gt;Greenwald&lt;/Author&gt;&lt;Year&gt;2016&lt;/Year&gt;&lt;RecNum&gt;10092&lt;/RecNum&gt;&lt;DisplayText&gt;(8)&lt;/DisplayText&gt;&lt;record&gt;&lt;rec-number&gt;10092&lt;/rec-number&gt;&lt;foreign-keys&gt;&lt;key app="EN" db-id="2t0a9d5sfvevrgesrervz5wrrz50fx5az5vp" timestamp="1465819357"&gt;10092&lt;/key&gt;&lt;/foreign-keys&gt;&lt;ref-type name="Journal Article"&gt;17&lt;/ref-type&gt;&lt;contributors&gt;&lt;authors&gt;&lt;author&gt;Greenwald, S. H.&lt;/author&gt;&lt;author&gt;Charette, J. R.&lt;/author&gt;&lt;author&gt;Staniszewska, M.&lt;/author&gt;&lt;author&gt;Shi, L. Y.&lt;/author&gt;&lt;author&gt;Brown, S. D.&lt;/author&gt;&lt;author&gt;Stone, L.&lt;/author&gt;&lt;author&gt;Liu, Q.&lt;/author&gt;&lt;author&gt;Hicks, W. L.&lt;/author&gt;&lt;author&gt;Collin, G. B.&lt;/author&gt;&lt;author&gt;Bowl, M. R.&lt;/author&gt;&lt;author&gt;Krebs, M. P.&lt;/author&gt;&lt;author&gt;Nishina, P. M.&lt;/author&gt;&lt;author&gt;Pierce, E. A.&lt;/author&gt;&lt;/authors&gt;&lt;/contributors&gt;&lt;auth-address&gt;Department of Ophthalmology, Ocular Genomics Institute, Massachusetts Eye &amp;amp; Ear Infirmary, Harvard Medical School, Boston, Massachusetts.&amp;#xD;The Jackson Laboratory, Bar Harbor, Maine.&amp;#xD;Mammalian Genetics Unit, Medical Research Council (MRC), Harwell, Harwell Oxford, United Kingdom.&amp;#xD;Department of Ophthalmology, Ocular Genomics Institute, Massachusetts Eye &amp;amp; Ear Infirmary, Harvard Medical School, Boston, Massachusetts. Electronic address: eric_pierce@meei.harvard.edu.&lt;/auth-address&gt;&lt;titles&gt;&lt;title&gt;Mouse Models of NMNAT1-Leber Congenital Amaurosis (LCA9) Recapitulate Key Features of the Human Disease&lt;/title&gt;&lt;secondary-title&gt;Am J Pathol&lt;/secondary-title&gt;&lt;/titles&gt;&lt;periodical&gt;&lt;full-title&gt;Am J Pathol&lt;/full-title&gt;&lt;/periodical&gt;&lt;dates&gt;&lt;year&gt;2016&lt;/year&gt;&lt;pub-dates&gt;&lt;date&gt;May 17&lt;/date&gt;&lt;/pub-dates&gt;&lt;/dates&gt;&lt;isbn&gt;1525-2191 (Electronic)&amp;#xD;0002-9440 (Linking)&lt;/isbn&gt;&lt;accession-num&gt;27207593&lt;/accession-num&gt;&lt;urls&gt;&lt;related-urls&gt;&lt;url&gt;http://www.ncbi.nlm.nih.gov/pubmed/27207593&lt;/url&gt;&lt;/related-urls&gt;&lt;/urls&gt;&lt;electronic-resource-num&gt;10.1016/j.ajpath.2016.03.013&lt;/electronic-resource-num&gt;&lt;/record&gt;&lt;/Cite&gt;&lt;/EndNote&gt;</w:instrText>
      </w:r>
      <w:r w:rsidR="00520196">
        <w:rPr>
          <w:rFonts w:cs="Arial"/>
          <w:spacing w:val="-2"/>
        </w:rPr>
        <w:fldChar w:fldCharType="separate"/>
      </w:r>
      <w:r w:rsidR="009866EF">
        <w:rPr>
          <w:rFonts w:cs="Arial"/>
          <w:noProof/>
          <w:spacing w:val="-2"/>
        </w:rPr>
        <w:t>(</w:t>
      </w:r>
      <w:hyperlink w:anchor="_ENREF_8" w:tooltip="Greenwald, 2016 #10092" w:history="1">
        <w:r w:rsidR="009866EF">
          <w:rPr>
            <w:rFonts w:cs="Arial"/>
            <w:noProof/>
            <w:spacing w:val="-2"/>
          </w:rPr>
          <w:t>8</w:t>
        </w:r>
      </w:hyperlink>
      <w:r w:rsidR="009866EF">
        <w:rPr>
          <w:rFonts w:cs="Arial"/>
          <w:noProof/>
          <w:spacing w:val="-2"/>
        </w:rPr>
        <w:t>)</w:t>
      </w:r>
      <w:r w:rsidR="00520196">
        <w:rPr>
          <w:rFonts w:cs="Arial"/>
          <w:spacing w:val="-2"/>
        </w:rPr>
        <w:fldChar w:fldCharType="end"/>
      </w:r>
      <w:r>
        <w:rPr>
          <w:rFonts w:cs="Arial"/>
          <w:spacing w:val="-2"/>
        </w:rPr>
        <w:t>.</w:t>
      </w:r>
      <w:r w:rsidR="00AB3542">
        <w:rPr>
          <w:rFonts w:cs="Arial"/>
          <w:spacing w:val="-2"/>
        </w:rPr>
        <w:t xml:space="preserve">  </w:t>
      </w:r>
    </w:p>
    <w:p w:rsidR="00C06CD1" w:rsidRDefault="00C06CD1" w:rsidP="003F0892">
      <w:pPr>
        <w:pStyle w:val="EAPNIH"/>
        <w:spacing w:after="0"/>
        <w:rPr>
          <w:rFonts w:cs="Arial"/>
          <w:spacing w:val="-2"/>
        </w:rPr>
      </w:pPr>
    </w:p>
    <w:p w:rsidR="00C06CD1" w:rsidRDefault="00C06CD1" w:rsidP="003F0892">
      <w:pPr>
        <w:pStyle w:val="EAPNIH"/>
        <w:spacing w:after="0"/>
        <w:rPr>
          <w:rFonts w:cs="Arial"/>
          <w:spacing w:val="-2"/>
        </w:rPr>
      </w:pPr>
    </w:p>
    <w:p w:rsidR="00C06CD1" w:rsidRDefault="00C06CD1" w:rsidP="003F0892">
      <w:pPr>
        <w:pStyle w:val="EAPNIH"/>
        <w:spacing w:after="0"/>
        <w:rPr>
          <w:rFonts w:cs="Arial"/>
          <w:spacing w:val="-2"/>
        </w:rPr>
      </w:pPr>
    </w:p>
    <w:p w:rsidR="00C06CD1" w:rsidRDefault="00C06CD1" w:rsidP="003F0892">
      <w:pPr>
        <w:pStyle w:val="EAPNIH"/>
        <w:spacing w:after="0"/>
        <w:rPr>
          <w:rFonts w:cs="Arial"/>
          <w:spacing w:val="-2"/>
        </w:rPr>
      </w:pPr>
    </w:p>
    <w:p w:rsidR="004E35C8" w:rsidRDefault="004E35C8" w:rsidP="003F0892">
      <w:pPr>
        <w:pStyle w:val="EAPNIH"/>
        <w:spacing w:after="0"/>
        <w:rPr>
          <w:rFonts w:cs="Arial"/>
          <w:spacing w:val="-2"/>
        </w:rPr>
      </w:pPr>
    </w:p>
    <w:p w:rsidR="004E35C8" w:rsidRDefault="00D5161E" w:rsidP="003F0892">
      <w:pPr>
        <w:pStyle w:val="EAPNIH"/>
        <w:spacing w:after="0"/>
        <w:rPr>
          <w:rFonts w:cs="Arial"/>
          <w:spacing w:val="-2"/>
        </w:rPr>
      </w:pPr>
      <w:r>
        <w:rPr>
          <w:rFonts w:cs="Arial"/>
          <w:spacing w:val="-2"/>
        </w:rPr>
        <w:t>B.  NMNAT1 Gene Therapy</w:t>
      </w:r>
    </w:p>
    <w:p w:rsidR="00D5161E" w:rsidRDefault="00D5161E" w:rsidP="003F0892">
      <w:pPr>
        <w:pStyle w:val="EAPNIH"/>
        <w:spacing w:after="0"/>
        <w:rPr>
          <w:rFonts w:cs="Arial"/>
          <w:spacing w:val="-2"/>
        </w:rPr>
      </w:pPr>
      <w:r>
        <w:rPr>
          <w:rFonts w:cs="Arial"/>
          <w:spacing w:val="-2"/>
        </w:rPr>
        <w:t xml:space="preserve">With good models of </w:t>
      </w:r>
      <w:r w:rsidRPr="00AB3542">
        <w:rPr>
          <w:rFonts w:cs="Arial"/>
          <w:i/>
          <w:spacing w:val="-2"/>
        </w:rPr>
        <w:t>NMNAT1</w:t>
      </w:r>
      <w:r>
        <w:rPr>
          <w:rFonts w:cs="Arial"/>
          <w:spacing w:val="-2"/>
        </w:rPr>
        <w:t xml:space="preserve">-associated disease in hand, we are now working on developing gene augmentation therapy for </w:t>
      </w:r>
      <w:r w:rsidRPr="00E31E85">
        <w:rPr>
          <w:rFonts w:cs="Arial"/>
          <w:i/>
          <w:spacing w:val="-2"/>
        </w:rPr>
        <w:t>NMNAT1</w:t>
      </w:r>
      <w:r>
        <w:rPr>
          <w:rFonts w:cs="Arial"/>
          <w:spacing w:val="-2"/>
        </w:rPr>
        <w:t>.</w:t>
      </w:r>
      <w:r w:rsidR="00E31E85">
        <w:rPr>
          <w:rFonts w:cs="Arial"/>
          <w:spacing w:val="-2"/>
        </w:rPr>
        <w:t xml:space="preserve">  </w:t>
      </w:r>
      <w:r>
        <w:rPr>
          <w:rFonts w:cs="Arial"/>
          <w:spacing w:val="-2"/>
        </w:rPr>
        <w:t xml:space="preserve">For these studies, we are using delivery vectors derived from Adeno-Associated Virus (AAV).  AAV is the gene delivery system that is being used in multiple other gene therapy studies, including the clinical trials of gene therapy for </w:t>
      </w:r>
      <w:r w:rsidRPr="00D5161E">
        <w:rPr>
          <w:rFonts w:cs="Arial"/>
          <w:i/>
          <w:spacing w:val="-2"/>
        </w:rPr>
        <w:t>RPE65</w:t>
      </w:r>
      <w:r>
        <w:rPr>
          <w:rFonts w:cs="Arial"/>
          <w:spacing w:val="-2"/>
        </w:rPr>
        <w:t>-associated retinal degeneration and CHM-associated retinal degeneration (choroideremia)</w:t>
      </w:r>
      <w:r w:rsidR="00E31E85">
        <w:rPr>
          <w:rFonts w:cs="Arial"/>
          <w:spacing w:val="-2"/>
        </w:rPr>
        <w:t xml:space="preserve"> </w:t>
      </w:r>
      <w:r w:rsidR="00520196">
        <w:rPr>
          <w:rFonts w:eastAsia="Calibri" w:cs="Arial"/>
          <w:spacing w:val="-2"/>
        </w:rPr>
        <w:fldChar w:fldCharType="begin">
          <w:fldData xml:space="preserve">PEVuZE5vdGU+PENpdGU+PEF1dGhvcj5NYWd1aXJlPC9BdXRob3I+PFllYXI+MjAwODwvWWVhcj48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Tk3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xMjktMzc8L3BhZ2VzPjx2b2x1bWU+MzgzPC92b2x1bWU+PG51bWJlcj45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</w:fldData>
        </w:fldChar>
      </w:r>
      <w:r w:rsidR="009866EF">
        <w:rPr>
          <w:rFonts w:eastAsia="Calibri" w:cs="Arial"/>
          <w:spacing w:val="-2"/>
        </w:rPr>
        <w:instrText xml:space="preserve"> ADDIN EN.CITE </w:instrText>
      </w:r>
      <w:r w:rsidR="00520196">
        <w:rPr>
          <w:rFonts w:eastAsia="Calibri" w:cs="Arial"/>
          <w:spacing w:val="-2"/>
        </w:rPr>
        <w:fldChar w:fldCharType="begin">
          <w:fldData xml:space="preserve">PEVuZE5vdGU+PENpdGU+PEF1dGhvcj5NYWd1aXJlPC9BdXRob3I+PFllYXI+MjAwODwvWWVhcj48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Tk3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xMjktMzc8L3BhZ2VzPjx2b2x1bWU+MzgzPC92b2x1bWU+PG51bWJlcj45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</w:fldData>
        </w:fldChar>
      </w:r>
      <w:r w:rsidR="009866EF">
        <w:rPr>
          <w:rFonts w:eastAsia="Calibri" w:cs="Arial"/>
          <w:spacing w:val="-2"/>
        </w:rPr>
        <w:instrText xml:space="preserve"> ADDIN EN.CITE.DATA </w:instrText>
      </w:r>
      <w:r w:rsidR="002A5106" w:rsidRPr="00520196">
        <w:rPr>
          <w:rFonts w:eastAsia="Calibri" w:cs="Arial"/>
          <w:spacing w:val="-2"/>
        </w:rPr>
      </w:r>
      <w:r w:rsidR="00520196">
        <w:rPr>
          <w:rFonts w:eastAsia="Calibri" w:cs="Arial"/>
          <w:spacing w:val="-2"/>
        </w:rPr>
        <w:fldChar w:fldCharType="end"/>
      </w:r>
      <w:r w:rsidR="002A5106" w:rsidRPr="00520196">
        <w:rPr>
          <w:rFonts w:eastAsia="Calibri" w:cs="Arial"/>
          <w:spacing w:val="-2"/>
        </w:rPr>
      </w:r>
      <w:r w:rsidR="00520196">
        <w:rPr>
          <w:rFonts w:eastAsia="Calibri" w:cs="Arial"/>
          <w:spacing w:val="-2"/>
        </w:rPr>
        <w:fldChar w:fldCharType="separate"/>
      </w:r>
      <w:r w:rsidR="009866EF">
        <w:rPr>
          <w:rFonts w:eastAsia="Calibri" w:cs="Arial"/>
          <w:noProof/>
          <w:spacing w:val="-2"/>
        </w:rPr>
        <w:t>(</w:t>
      </w:r>
      <w:hyperlink w:anchor="_ENREF_9" w:tooltip="Maguire, 2008 #6185" w:history="1">
        <w:r w:rsidR="009866EF">
          <w:rPr>
            <w:rFonts w:eastAsia="Calibri" w:cs="Arial"/>
            <w:noProof/>
            <w:spacing w:val="-2"/>
          </w:rPr>
          <w:t>9-15</w:t>
        </w:r>
      </w:hyperlink>
      <w:r w:rsidR="009866EF">
        <w:rPr>
          <w:rFonts w:eastAsia="Calibri" w:cs="Arial"/>
          <w:noProof/>
          <w:spacing w:val="-2"/>
        </w:rPr>
        <w:t>)</w:t>
      </w:r>
      <w:r w:rsidR="00520196">
        <w:rPr>
          <w:rFonts w:eastAsia="Calibri" w:cs="Arial"/>
          <w:spacing w:val="-2"/>
        </w:rPr>
        <w:fldChar w:fldCharType="end"/>
      </w:r>
      <w:r w:rsidR="00E31E85" w:rsidRPr="00EE1509">
        <w:rPr>
          <w:rFonts w:eastAsia="Calibri" w:cs="Arial"/>
          <w:spacing w:val="-2"/>
        </w:rPr>
        <w:t xml:space="preserve">.  </w:t>
      </w:r>
      <w:r>
        <w:rPr>
          <w:rFonts w:cs="Arial"/>
          <w:spacing w:val="-2"/>
        </w:rPr>
        <w:t>.</w:t>
      </w:r>
    </w:p>
    <w:p w:rsidR="00D5161E" w:rsidRDefault="00D5161E" w:rsidP="003F0892">
      <w:pPr>
        <w:pStyle w:val="EAPNIH"/>
        <w:spacing w:after="0"/>
        <w:rPr>
          <w:rFonts w:cs="Arial"/>
          <w:spacing w:val="-2"/>
        </w:rPr>
      </w:pPr>
    </w:p>
    <w:p w:rsidR="00D5161E" w:rsidRDefault="00D5161E" w:rsidP="003F0892">
      <w:pPr>
        <w:pStyle w:val="EAPNIH"/>
        <w:spacing w:after="0"/>
        <w:rPr>
          <w:rFonts w:cs="Arial"/>
          <w:spacing w:val="-2"/>
        </w:rPr>
      </w:pPr>
      <w:r>
        <w:rPr>
          <w:rFonts w:cs="Arial"/>
          <w:spacing w:val="-2"/>
        </w:rPr>
        <w:t xml:space="preserve">Unlike the </w:t>
      </w:r>
      <w:r w:rsidRPr="00AB3542">
        <w:rPr>
          <w:rFonts w:cs="Arial"/>
          <w:i/>
          <w:spacing w:val="-2"/>
        </w:rPr>
        <w:t>RPE65</w:t>
      </w:r>
      <w:r>
        <w:rPr>
          <w:rFonts w:cs="Arial"/>
          <w:spacing w:val="-2"/>
        </w:rPr>
        <w:t xml:space="preserve"> and </w:t>
      </w:r>
      <w:r w:rsidRPr="00AB3542">
        <w:rPr>
          <w:rFonts w:cs="Arial"/>
          <w:i/>
          <w:spacing w:val="-2"/>
        </w:rPr>
        <w:t>CHM</w:t>
      </w:r>
      <w:r>
        <w:rPr>
          <w:rFonts w:cs="Arial"/>
          <w:spacing w:val="-2"/>
        </w:rPr>
        <w:t xml:space="preserve"> studies</w:t>
      </w:r>
      <w:r w:rsidR="00354C0A">
        <w:rPr>
          <w:rFonts w:cs="Arial"/>
          <w:spacing w:val="-2"/>
        </w:rPr>
        <w:t xml:space="preserve"> in which the </w:t>
      </w:r>
      <w:r w:rsidR="006E7031">
        <w:rPr>
          <w:rFonts w:cs="Arial"/>
          <w:spacing w:val="-2"/>
        </w:rPr>
        <w:t>therapeutic</w:t>
      </w:r>
      <w:r w:rsidR="00354C0A">
        <w:rPr>
          <w:rFonts w:cs="Arial"/>
          <w:spacing w:val="-2"/>
        </w:rPr>
        <w:t xml:space="preserve"> gene needs to be delivered to the retinal pigment epithelial (RPE) cells of the retina, we</w:t>
      </w:r>
      <w:r>
        <w:rPr>
          <w:rFonts w:cs="Arial"/>
          <w:spacing w:val="-2"/>
        </w:rPr>
        <w:t xml:space="preserve"> need to use AAV to deliver</w:t>
      </w:r>
      <w:r w:rsidR="00354C0A">
        <w:rPr>
          <w:rFonts w:cs="Arial"/>
          <w:spacing w:val="-2"/>
        </w:rPr>
        <w:t xml:space="preserve"> NMNAT1 to the light sensitive or photoreceptor cells of the retina.</w:t>
      </w:r>
      <w:r w:rsidR="00AB3542">
        <w:rPr>
          <w:rFonts w:cs="Arial"/>
          <w:spacing w:val="-2"/>
        </w:rPr>
        <w:t xml:space="preserve">  </w:t>
      </w:r>
      <w:r>
        <w:rPr>
          <w:rFonts w:cs="Arial"/>
          <w:spacing w:val="-2"/>
        </w:rPr>
        <w:t>We are fortunate to be doing these studies in collaboration with Dr. Luk Vandenberghe, an expert in the use of AAV for gene therapy.</w:t>
      </w:r>
    </w:p>
    <w:p w:rsidR="003F0892" w:rsidRDefault="003F0892" w:rsidP="003F0892">
      <w:pPr>
        <w:pStyle w:val="EAPNIH"/>
        <w:spacing w:after="0"/>
        <w:rPr>
          <w:rFonts w:cs="Arial"/>
          <w:spacing w:val="-2"/>
        </w:rPr>
      </w:pPr>
    </w:p>
    <w:p w:rsidR="00AB3542" w:rsidRDefault="00AB3542" w:rsidP="00587AE5">
      <w:pPr>
        <w:pStyle w:val="EAPNIH"/>
        <w:spacing w:after="0"/>
        <w:rPr>
          <w:rFonts w:cs="Arial"/>
          <w:spacing w:val="-2"/>
        </w:rPr>
      </w:pPr>
      <w:r>
        <w:rPr>
          <w:rFonts w:cs="Arial"/>
          <w:spacing w:val="-2"/>
        </w:rPr>
        <w:t>For these studies, we are making and testing</w:t>
      </w:r>
      <w:r w:rsidRPr="000056ED">
        <w:rPr>
          <w:rFonts w:cs="Arial"/>
          <w:spacing w:val="-2"/>
        </w:rPr>
        <w:t xml:space="preserve"> several AAV vector systems for </w:t>
      </w:r>
      <w:r>
        <w:rPr>
          <w:rFonts w:cs="Arial"/>
          <w:i/>
          <w:spacing w:val="-2"/>
        </w:rPr>
        <w:t>NMNAT1</w:t>
      </w:r>
      <w:r w:rsidRPr="000056ED">
        <w:rPr>
          <w:rFonts w:cs="Arial"/>
          <w:spacing w:val="-2"/>
        </w:rPr>
        <w:t xml:space="preserve">.  </w:t>
      </w:r>
      <w:r>
        <w:rPr>
          <w:rFonts w:cs="Arial"/>
          <w:spacing w:val="-2"/>
        </w:rPr>
        <w:t xml:space="preserve">The elements we are evaluating include different promoters, which drive the expression of the therapeutic </w:t>
      </w:r>
      <w:r w:rsidRPr="00587AE5">
        <w:rPr>
          <w:rFonts w:cs="Arial"/>
          <w:i/>
          <w:spacing w:val="-2"/>
        </w:rPr>
        <w:t>NMNAT1</w:t>
      </w:r>
      <w:r>
        <w:rPr>
          <w:rFonts w:cs="Arial"/>
          <w:spacing w:val="-2"/>
        </w:rPr>
        <w:t xml:space="preserve"> gene in retinal cells and different vector serotypes, which modulate the types of cells infected by the viruses.  All the AAV vectors we are testing have been made with a synthetic human </w:t>
      </w:r>
      <w:r w:rsidRPr="00587AE5">
        <w:rPr>
          <w:rFonts w:cs="Arial"/>
          <w:i/>
          <w:spacing w:val="-2"/>
        </w:rPr>
        <w:t xml:space="preserve">NMNAT1 </w:t>
      </w:r>
      <w:r>
        <w:rPr>
          <w:rFonts w:cs="Arial"/>
          <w:spacing w:val="-2"/>
        </w:rPr>
        <w:t>gene that can be used in</w:t>
      </w:r>
      <w:r w:rsidR="00587AE5">
        <w:rPr>
          <w:rFonts w:cs="Arial"/>
          <w:spacing w:val="-2"/>
        </w:rPr>
        <w:t xml:space="preserve"> future</w:t>
      </w:r>
      <w:r>
        <w:rPr>
          <w:rFonts w:cs="Arial"/>
          <w:spacing w:val="-2"/>
        </w:rPr>
        <w:t xml:space="preserve"> human studies</w:t>
      </w:r>
      <w:r w:rsidR="00587AE5">
        <w:rPr>
          <w:rFonts w:cs="Arial"/>
          <w:spacing w:val="-2"/>
        </w:rPr>
        <w:t>.</w:t>
      </w:r>
      <w:r w:rsidRPr="000056ED">
        <w:rPr>
          <w:rFonts w:cs="Arial"/>
          <w:spacing w:val="-2"/>
        </w:rPr>
        <w:t xml:space="preserve">  </w:t>
      </w:r>
      <w:r>
        <w:rPr>
          <w:rFonts w:cs="Arial"/>
          <w:spacing w:val="-2"/>
        </w:rPr>
        <w:t>V</w:t>
      </w:r>
      <w:r w:rsidRPr="00934BC2">
        <w:rPr>
          <w:rFonts w:cs="Arial"/>
          <w:spacing w:val="-2"/>
        </w:rPr>
        <w:t xml:space="preserve">ector preparations </w:t>
      </w:r>
      <w:r w:rsidR="00587AE5">
        <w:rPr>
          <w:rFonts w:cs="Arial"/>
          <w:spacing w:val="-2"/>
        </w:rPr>
        <w:t>are</w:t>
      </w:r>
      <w:r w:rsidRPr="00934BC2">
        <w:rPr>
          <w:rFonts w:cs="Arial"/>
          <w:spacing w:val="-2"/>
        </w:rPr>
        <w:t xml:space="preserve"> generated and purified in the </w:t>
      </w:r>
      <w:r>
        <w:rPr>
          <w:rFonts w:cs="Arial"/>
          <w:spacing w:val="-2"/>
        </w:rPr>
        <w:t>Ocular</w:t>
      </w:r>
      <w:r w:rsidRPr="00934BC2">
        <w:rPr>
          <w:rFonts w:cs="Arial"/>
          <w:spacing w:val="-2"/>
        </w:rPr>
        <w:t xml:space="preserve"> Gene Transfer Core Facility of the OGI using established techniques </w:t>
      </w:r>
      <w:r w:rsidR="00520196">
        <w:rPr>
          <w:rFonts w:cs="Arial"/>
          <w:spacing w:val="-2"/>
        </w:rPr>
        <w:fldChar w:fldCharType="begin">
          <w:fldData xml:space="preserve">PEVuZE5vdGU+PENpdGU+PEF1dGhvcj5Mb2NrPC9BdXRob3I+PFllYXI+MjAxMDwvWWVhcj48UmVj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</w:fldData>
        </w:fldChar>
      </w:r>
      <w:r w:rsidR="009866EF">
        <w:rPr>
          <w:rFonts w:cs="Arial"/>
          <w:spacing w:val="-2"/>
        </w:rPr>
        <w:instrText xml:space="preserve"> ADDIN EN.CITE </w:instrText>
      </w:r>
      <w:r w:rsidR="00520196">
        <w:rPr>
          <w:rFonts w:cs="Arial"/>
          <w:spacing w:val="-2"/>
        </w:rPr>
        <w:fldChar w:fldCharType="begin">
          <w:fldData xml:space="preserve">PEVuZE5vdGU+PENpdGU+PEF1dGhvcj5Mb2NrPC9BdXRob3I+PFllYXI+MjAxMDwvWWVhcj48UmVj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</w:fldData>
        </w:fldChar>
      </w:r>
      <w:r w:rsidR="009866EF">
        <w:rPr>
          <w:rFonts w:cs="Arial"/>
          <w:spacing w:val="-2"/>
        </w:rPr>
        <w:instrText xml:space="preserve"> ADDIN EN.CITE.DATA </w:instrText>
      </w:r>
      <w:r w:rsidR="002A5106" w:rsidRPr="00520196">
        <w:rPr>
          <w:rFonts w:cs="Arial"/>
          <w:spacing w:val="-2"/>
        </w:rPr>
      </w:r>
      <w:r w:rsidR="00520196">
        <w:rPr>
          <w:rFonts w:cs="Arial"/>
          <w:spacing w:val="-2"/>
        </w:rPr>
        <w:fldChar w:fldCharType="end"/>
      </w:r>
      <w:r w:rsidR="002A5106" w:rsidRPr="00520196">
        <w:rPr>
          <w:rFonts w:cs="Arial"/>
          <w:spacing w:val="-2"/>
        </w:rPr>
      </w:r>
      <w:r w:rsidR="00520196">
        <w:rPr>
          <w:rFonts w:cs="Arial"/>
          <w:spacing w:val="-2"/>
        </w:rPr>
        <w:fldChar w:fldCharType="separate"/>
      </w:r>
      <w:r w:rsidR="009866EF">
        <w:rPr>
          <w:rFonts w:cs="Arial"/>
          <w:noProof/>
          <w:spacing w:val="-2"/>
        </w:rPr>
        <w:t>(</w:t>
      </w:r>
      <w:hyperlink w:anchor="_ENREF_16" w:tooltip="Lock, 2010 #6893" w:history="1">
        <w:r w:rsidR="009866EF">
          <w:rPr>
            <w:rFonts w:cs="Arial"/>
            <w:noProof/>
            <w:spacing w:val="-2"/>
          </w:rPr>
          <w:t>16</w:t>
        </w:r>
      </w:hyperlink>
      <w:r w:rsidR="009866EF">
        <w:rPr>
          <w:rFonts w:cs="Arial"/>
          <w:noProof/>
          <w:spacing w:val="-2"/>
        </w:rPr>
        <w:t>,</w:t>
      </w:r>
      <w:hyperlink w:anchor="_ENREF_17" w:tooltip="Vandenberghe, 2011 #6885" w:history="1">
        <w:r w:rsidR="009866EF">
          <w:rPr>
            <w:rFonts w:cs="Arial"/>
            <w:noProof/>
            <w:spacing w:val="-2"/>
          </w:rPr>
          <w:t>17</w:t>
        </w:r>
      </w:hyperlink>
      <w:r w:rsidR="009866EF">
        <w:rPr>
          <w:rFonts w:cs="Arial"/>
          <w:noProof/>
          <w:spacing w:val="-2"/>
        </w:rPr>
        <w:t>)</w:t>
      </w:r>
      <w:r w:rsidR="00520196">
        <w:rPr>
          <w:rFonts w:cs="Arial"/>
          <w:spacing w:val="-2"/>
        </w:rPr>
        <w:fldChar w:fldCharType="end"/>
      </w:r>
      <w:r w:rsidRPr="00934BC2">
        <w:rPr>
          <w:rFonts w:cs="Arial"/>
          <w:spacing w:val="-2"/>
        </w:rPr>
        <w:t>.</w:t>
      </w:r>
      <w:r>
        <w:rPr>
          <w:rFonts w:cs="Arial"/>
          <w:spacing w:val="-2"/>
        </w:rPr>
        <w:t xml:space="preserve">  </w:t>
      </w:r>
    </w:p>
    <w:p w:rsidR="00AB3542" w:rsidRDefault="00AB3542" w:rsidP="00AB3542">
      <w:pPr>
        <w:pStyle w:val="EAPNIH"/>
        <w:spacing w:after="0"/>
        <w:rPr>
          <w:rFonts w:cs="Arial"/>
          <w:spacing w:val="-2"/>
        </w:rPr>
      </w:pPr>
    </w:p>
    <w:p w:rsidR="00E31E85" w:rsidRPr="00E31E85" w:rsidRDefault="00E31E85" w:rsidP="00AB3542">
      <w:pPr>
        <w:pStyle w:val="EAPNIH"/>
        <w:spacing w:after="0"/>
        <w:rPr>
          <w:rFonts w:cs="Arial"/>
          <w:b/>
          <w:spacing w:val="-2"/>
        </w:rPr>
      </w:pPr>
      <w:r w:rsidRPr="00E31E85">
        <w:rPr>
          <w:rFonts w:cs="Arial"/>
          <w:b/>
          <w:spacing w:val="-2"/>
        </w:rPr>
        <w:t>3.  Summary</w:t>
      </w:r>
    </w:p>
    <w:p w:rsidR="00E31E85" w:rsidRPr="000056ED" w:rsidRDefault="00E31E85" w:rsidP="00AB3542">
      <w:pPr>
        <w:pStyle w:val="EAPNIH"/>
        <w:spacing w:after="0"/>
        <w:rPr>
          <w:rFonts w:cs="Arial"/>
          <w:spacing w:val="-2"/>
        </w:rPr>
      </w:pPr>
      <w:r>
        <w:rPr>
          <w:rFonts w:cs="Arial"/>
          <w:spacing w:val="-2"/>
        </w:rPr>
        <w:t xml:space="preserve">We are hopeful that the ongoing studies will provide evidence that gene </w:t>
      </w:r>
      <w:r w:rsidR="006E7031">
        <w:rPr>
          <w:rFonts w:cs="Arial"/>
          <w:spacing w:val="-2"/>
        </w:rPr>
        <w:t>augmentation</w:t>
      </w:r>
      <w:r>
        <w:rPr>
          <w:rFonts w:cs="Arial"/>
          <w:spacing w:val="-2"/>
        </w:rPr>
        <w:t xml:space="preserve"> therapy for</w:t>
      </w:r>
      <w:r w:rsidRPr="00E31E85">
        <w:rPr>
          <w:rFonts w:cs="Arial"/>
          <w:i/>
          <w:spacing w:val="-2"/>
        </w:rPr>
        <w:t xml:space="preserve"> NMNAT1</w:t>
      </w:r>
      <w:r>
        <w:rPr>
          <w:rFonts w:cs="Arial"/>
          <w:spacing w:val="-2"/>
        </w:rPr>
        <w:t xml:space="preserve">-associated retinal degeneration can be beneficial.  Our goal is to identify the best gene therapy approach to bring forward towards human clinical trials. If our initial attempts at gene therapy in the </w:t>
      </w:r>
      <w:r w:rsidRPr="00E31E85">
        <w:rPr>
          <w:rFonts w:cs="Arial"/>
          <w:i/>
          <w:spacing w:val="-2"/>
        </w:rPr>
        <w:t>Nmnat1</w:t>
      </w:r>
      <w:r>
        <w:rPr>
          <w:rFonts w:cs="Arial"/>
          <w:spacing w:val="-2"/>
        </w:rPr>
        <w:t xml:space="preserve"> mutant mice are not successful, we are hopeful that improved understanding of the mechanism by which mutations in </w:t>
      </w:r>
      <w:r w:rsidRPr="00E31E85">
        <w:rPr>
          <w:rFonts w:cs="Arial"/>
          <w:i/>
          <w:spacing w:val="-2"/>
        </w:rPr>
        <w:t xml:space="preserve">NMNAT1 </w:t>
      </w:r>
      <w:r>
        <w:rPr>
          <w:rFonts w:cs="Arial"/>
          <w:spacing w:val="-2"/>
        </w:rPr>
        <w:t xml:space="preserve">lead to retinal degeneration will help us identify additional approaches which can ultimately be used for treating patients with this form of LCA. </w:t>
      </w:r>
    </w:p>
    <w:p w:rsidR="00030A7E" w:rsidRDefault="00030A7E" w:rsidP="009E5291">
      <w:pPr>
        <w:pStyle w:val="EAPNIH"/>
        <w:spacing w:after="0"/>
        <w:rPr>
          <w:rFonts w:cs="Arial"/>
          <w:spacing w:val="-2"/>
        </w:rPr>
      </w:pPr>
    </w:p>
    <w:p w:rsidR="00E31E85" w:rsidRPr="00E31E85" w:rsidRDefault="00E31E85" w:rsidP="009E5291">
      <w:pPr>
        <w:pStyle w:val="EAPNIH"/>
        <w:spacing w:after="0"/>
        <w:rPr>
          <w:rFonts w:cs="Arial"/>
          <w:b/>
          <w:spacing w:val="-2"/>
        </w:rPr>
      </w:pPr>
      <w:r w:rsidRPr="00E31E85">
        <w:rPr>
          <w:rFonts w:cs="Arial"/>
          <w:b/>
          <w:spacing w:val="-2"/>
        </w:rPr>
        <w:t>References</w:t>
      </w:r>
    </w:p>
    <w:p w:rsidR="009866EF" w:rsidRPr="009866EF" w:rsidRDefault="00520196" w:rsidP="009866EF">
      <w:pPr>
        <w:pStyle w:val="EndNoteBibliography"/>
        <w:spacing w:after="120"/>
      </w:pPr>
      <w:r>
        <w:rPr>
          <w:spacing w:val="-2"/>
        </w:rPr>
        <w:fldChar w:fldCharType="begin"/>
      </w:r>
      <w:r w:rsidR="009866EF">
        <w:rPr>
          <w:spacing w:val="-2"/>
        </w:rPr>
        <w:instrText xml:space="preserve"> ADDIN EN.REFLIST </w:instrText>
      </w:r>
      <w:r>
        <w:rPr>
          <w:spacing w:val="-2"/>
        </w:rPr>
        <w:fldChar w:fldCharType="separate"/>
      </w:r>
      <w:bookmarkStart w:id="1" w:name="_ENREF_1"/>
      <w:r w:rsidR="009866EF" w:rsidRPr="009866EF">
        <w:t>1.  den Hollander AI, Black A, Bennett J, Cremers FP.</w:t>
      </w:r>
      <w:r w:rsidR="009866EF" w:rsidRPr="009866EF">
        <w:rPr>
          <w:i/>
        </w:rPr>
        <w:t xml:space="preserve"> </w:t>
      </w:r>
      <w:r w:rsidR="009866EF" w:rsidRPr="009866EF">
        <w:t xml:space="preserve">Lighting a candle in the dark: advances in genetics and gene therapy of recessive retinal dystrophies. </w:t>
      </w:r>
      <w:r w:rsidR="009866EF" w:rsidRPr="009866EF">
        <w:rPr>
          <w:i/>
        </w:rPr>
        <w:t>Journal Clinical Investigation</w:t>
      </w:r>
      <w:r w:rsidR="009866EF" w:rsidRPr="009866EF">
        <w:t>. 2010;120:3042-53. PMCID: 2929718.</w:t>
      </w:r>
      <w:bookmarkEnd w:id="1"/>
    </w:p>
    <w:p w:rsidR="009866EF" w:rsidRPr="009866EF" w:rsidRDefault="009866EF" w:rsidP="009866EF">
      <w:pPr>
        <w:pStyle w:val="EndNoteBibliography"/>
        <w:spacing w:after="120"/>
      </w:pPr>
      <w:bookmarkStart w:id="2" w:name="_ENREF_2"/>
      <w:r w:rsidRPr="009866EF">
        <w:t>2.  Falk MJ, Zhang Q, Nakamaru-Ogiso E, Kannabiran C, Fonseca-Kelly Z, Chakarova C, Audo I, Mackay DS, Zeitz C, Borman AD, Staniszewska M, Shukla R, Palavalli L, Mohand-Said S, Waseem NH, Jalali S, Perin JC, Place E, Ostrovsky J, Xiao R, Bhattacharya SS, Consugar M, Webster AR, Sahel JA, Moore AT, Berson EL, Liu Q, Gai X, Pierce EA.</w:t>
      </w:r>
      <w:r w:rsidRPr="009866EF">
        <w:rPr>
          <w:i/>
        </w:rPr>
        <w:t xml:space="preserve"> </w:t>
      </w:r>
      <w:r w:rsidRPr="009866EF">
        <w:t xml:space="preserve">NMNAT1 mutations cause Leber congenital amaurosis. </w:t>
      </w:r>
      <w:r w:rsidRPr="009866EF">
        <w:rPr>
          <w:i/>
        </w:rPr>
        <w:t>Nature Genetics</w:t>
      </w:r>
      <w:r w:rsidRPr="009866EF">
        <w:t>. 2012;44:1040-5.</w:t>
      </w:r>
      <w:bookmarkEnd w:id="2"/>
    </w:p>
    <w:p w:rsidR="009866EF" w:rsidRPr="009866EF" w:rsidRDefault="009866EF" w:rsidP="009866EF">
      <w:pPr>
        <w:pStyle w:val="EndNoteBibliography"/>
        <w:spacing w:after="120"/>
      </w:pPr>
      <w:bookmarkStart w:id="3" w:name="_ENREF_3"/>
      <w:r w:rsidRPr="009866EF">
        <w:t>3.  Koenekoop RK, Wang H, Majewski J, Wang X, Lopez I, Ren H, Chen Y, Li Y, Fishman GA, Genead M, Schwartzentruber J, Solanki N, Traboulsi EI, Cheng J, Logan CV, McKibbin M, Hayward BE, Parry DA, Johnson CA, Nageeb M, Poulter JA, Mohamed MD, Jafri H, Rashid Y, Taylor GR, Keser V, Mardon G, Xu H, Inglehearn CF, Fu Q, Toomes C, Chen R.</w:t>
      </w:r>
      <w:r w:rsidRPr="009866EF">
        <w:rPr>
          <w:i/>
        </w:rPr>
        <w:t xml:space="preserve"> </w:t>
      </w:r>
      <w:r w:rsidRPr="009866EF">
        <w:t xml:space="preserve">Mutations in NMNAT1 cause Leber congenital amaurosis and identify a new disease pathway for retinal degeneration. </w:t>
      </w:r>
      <w:r w:rsidRPr="009866EF">
        <w:rPr>
          <w:i/>
        </w:rPr>
        <w:t>Nature Genetics</w:t>
      </w:r>
      <w:r w:rsidRPr="009866EF">
        <w:t>. 2012;44:1035-9.</w:t>
      </w:r>
      <w:bookmarkEnd w:id="3"/>
    </w:p>
    <w:p w:rsidR="009866EF" w:rsidRPr="009866EF" w:rsidRDefault="009866EF" w:rsidP="009866EF">
      <w:pPr>
        <w:pStyle w:val="EndNoteBibliography"/>
        <w:spacing w:after="120"/>
      </w:pPr>
      <w:bookmarkStart w:id="4" w:name="_ENREF_4"/>
      <w:r w:rsidRPr="009866EF">
        <w:t>4.  Chiang PW, Wang J, Chen Y, Fu Q, Zhong J, Yi X, Wu R, Gan H, Shi Y, Barnett C, Wheaton D, Day M, Sutherland J, Heon E, Weleber RG, Gabriel LA, Cong P, Chuang K, Ye S, Sallum JM, Qi M.</w:t>
      </w:r>
      <w:r w:rsidRPr="009866EF">
        <w:rPr>
          <w:i/>
        </w:rPr>
        <w:t xml:space="preserve"> </w:t>
      </w:r>
      <w:r w:rsidRPr="009866EF">
        <w:t xml:space="preserve">Exome sequencing identifies NMNAT1 mutations as a cause of Leber congenital amaurosis. </w:t>
      </w:r>
      <w:r w:rsidRPr="009866EF">
        <w:rPr>
          <w:i/>
        </w:rPr>
        <w:t>Nature Genetics</w:t>
      </w:r>
      <w:r w:rsidRPr="009866EF">
        <w:t>. 2012;44:972-4.</w:t>
      </w:r>
      <w:bookmarkEnd w:id="4"/>
    </w:p>
    <w:p w:rsidR="009866EF" w:rsidRPr="009866EF" w:rsidRDefault="009866EF" w:rsidP="009866EF">
      <w:pPr>
        <w:pStyle w:val="EndNoteBibliography"/>
        <w:spacing w:after="120"/>
      </w:pPr>
      <w:bookmarkStart w:id="5" w:name="_ENREF_5"/>
      <w:r w:rsidRPr="009866EF">
        <w:t>5.  Perrault I, Hanein S, Zanlonghi X, Serre V, Nicouleau M, Defoort-Delhemmes S, Delphin N, Fares-Taie L, Gerber S, Xerri O, Edelson C, Goldenberg A, Duncombe A, Le Meur G, Hamel C, Silva E, Nitschke P, Calvas P, Munnich A, Roche O, Dollfus H, Kaplan J, Rozet JM.</w:t>
      </w:r>
      <w:r w:rsidRPr="009866EF">
        <w:rPr>
          <w:i/>
        </w:rPr>
        <w:t xml:space="preserve"> </w:t>
      </w:r>
      <w:r w:rsidRPr="009866EF">
        <w:t xml:space="preserve">Mutations in NMNAT1 cause Leber congenital amaurosis with early-onset severe macular and optic atrophy. </w:t>
      </w:r>
      <w:r w:rsidRPr="009866EF">
        <w:rPr>
          <w:i/>
        </w:rPr>
        <w:t>Nature Genetics</w:t>
      </w:r>
      <w:r w:rsidRPr="009866EF">
        <w:t>. 2012;44:975-7.</w:t>
      </w:r>
      <w:bookmarkEnd w:id="5"/>
    </w:p>
    <w:p w:rsidR="009866EF" w:rsidRPr="009866EF" w:rsidRDefault="009866EF" w:rsidP="009866EF">
      <w:pPr>
        <w:pStyle w:val="EndNoteBibliography"/>
        <w:spacing w:after="120"/>
      </w:pPr>
      <w:bookmarkStart w:id="6" w:name="_ENREF_6"/>
      <w:r w:rsidRPr="009866EF">
        <w:t>6.  Lau C, Niere M, Ziegler M.</w:t>
      </w:r>
      <w:r w:rsidRPr="009866EF">
        <w:rPr>
          <w:i/>
        </w:rPr>
        <w:t xml:space="preserve"> </w:t>
      </w:r>
      <w:r w:rsidRPr="009866EF">
        <w:t xml:space="preserve">The NMN/NaMN adenylyltransferase (NMNAT) protein family. </w:t>
      </w:r>
      <w:r w:rsidRPr="009866EF">
        <w:rPr>
          <w:i/>
        </w:rPr>
        <w:t>Frontiers in bioscience : a journal and virtual library</w:t>
      </w:r>
      <w:r w:rsidRPr="009866EF">
        <w:t>. 2009;14:410-31.</w:t>
      </w:r>
      <w:bookmarkEnd w:id="6"/>
    </w:p>
    <w:p w:rsidR="009866EF" w:rsidRPr="009866EF" w:rsidRDefault="009866EF" w:rsidP="009866EF">
      <w:pPr>
        <w:pStyle w:val="EndNoteBibliography"/>
        <w:spacing w:after="120"/>
      </w:pPr>
      <w:bookmarkStart w:id="7" w:name="_ENREF_7"/>
      <w:r w:rsidRPr="009866EF">
        <w:t>7.  Conforti L, Janeckova L, Wagner D, Mazzola F, Cialabrini L, Di Stefano M, Orsomando G, Magni G, Bendotti C, Smyth N, Coleman M.</w:t>
      </w:r>
      <w:r w:rsidRPr="009866EF">
        <w:rPr>
          <w:i/>
        </w:rPr>
        <w:t xml:space="preserve"> </w:t>
      </w:r>
      <w:r w:rsidRPr="009866EF">
        <w:t xml:space="preserve">Reducing expression of NAD+ synthesizing enzyme NMNAT1 does not affect the rate of Wallerian degeneration. </w:t>
      </w:r>
      <w:r>
        <w:rPr>
          <w:i/>
        </w:rPr>
        <w:t>The FEBS J</w:t>
      </w:r>
      <w:r w:rsidRPr="009866EF">
        <w:rPr>
          <w:i/>
        </w:rPr>
        <w:t>ournal</w:t>
      </w:r>
      <w:r w:rsidRPr="009866EF">
        <w:t>. 2011;278:2666-79.</w:t>
      </w:r>
      <w:bookmarkEnd w:id="7"/>
    </w:p>
    <w:p w:rsidR="009866EF" w:rsidRPr="009866EF" w:rsidRDefault="009866EF" w:rsidP="009866EF">
      <w:pPr>
        <w:pStyle w:val="EndNoteBibliography"/>
        <w:spacing w:after="120"/>
      </w:pPr>
      <w:bookmarkStart w:id="8" w:name="_ENREF_8"/>
      <w:r w:rsidRPr="009866EF">
        <w:t>8.  Greenwald SH, Charette JR, Staniszewska M, Shi LY, Brown SD, Stone L, Liu Q, Hicks WL, Collin GB, Bowl MR, Krebs MP, Nishina PM, Pierce EA.</w:t>
      </w:r>
      <w:r w:rsidRPr="009866EF">
        <w:rPr>
          <w:i/>
        </w:rPr>
        <w:t xml:space="preserve"> </w:t>
      </w:r>
      <w:r w:rsidRPr="009866EF">
        <w:t xml:space="preserve">Mouse Models of NMNAT1-Leber Congenital Amaurosis (LCA9) Recapitulate Key Features of the Human Disease. </w:t>
      </w:r>
      <w:r w:rsidRPr="009866EF">
        <w:rPr>
          <w:i/>
        </w:rPr>
        <w:t>Am J Pathol</w:t>
      </w:r>
      <w:r w:rsidRPr="009866EF">
        <w:t>. 2016.</w:t>
      </w:r>
      <w:bookmarkEnd w:id="8"/>
    </w:p>
    <w:p w:rsidR="009866EF" w:rsidRPr="009866EF" w:rsidRDefault="009866EF" w:rsidP="009866EF">
      <w:pPr>
        <w:pStyle w:val="EndNoteBibliography"/>
        <w:spacing w:after="120"/>
      </w:pPr>
      <w:bookmarkStart w:id="9" w:name="_ENREF_9"/>
      <w:r w:rsidRPr="009866EF">
        <w:t>9.  Maguire AM, Simonelli F, Pierce EA, Pugh EN, Jr., Mingozzi F, Bennicelli J, Banfi S, Marshall KA, Testa F, Surace EM, Rossi S, Lyubarsky A, Arruda VR, Konkle B, Stone E, Sun J, Jacobs J, Dell'Osso L, Hertle R, Ma JX, Redmond TM, Zhu X, Hauck B, Zelenaia O, Shindler KS, Maguire MG, Wright JF, Volpe NJ, McDonnell JW, Auricchio A, High KA, Bennett J.</w:t>
      </w:r>
      <w:r w:rsidRPr="009866EF">
        <w:rPr>
          <w:i/>
        </w:rPr>
        <w:t xml:space="preserve"> </w:t>
      </w:r>
      <w:r w:rsidRPr="009866EF">
        <w:t xml:space="preserve">Safety and efficacy of gene transfer for Leber's congenital amaurosis. </w:t>
      </w:r>
      <w:r w:rsidRPr="009866EF">
        <w:rPr>
          <w:i/>
        </w:rPr>
        <w:t>New England Journal of Medicine</w:t>
      </w:r>
      <w:r w:rsidRPr="009866EF">
        <w:t>. 2008;358:2240-8. PMCID: 2829748.</w:t>
      </w:r>
      <w:bookmarkEnd w:id="9"/>
    </w:p>
    <w:p w:rsidR="009866EF" w:rsidRPr="009866EF" w:rsidRDefault="009866EF" w:rsidP="009866EF">
      <w:pPr>
        <w:pStyle w:val="EndNoteBibliography"/>
        <w:spacing w:after="120"/>
      </w:pPr>
      <w:bookmarkStart w:id="10" w:name="_ENREF_10"/>
      <w:r w:rsidRPr="009866EF">
        <w:t>10.  Bainbridge JW, Smith AJ, Barker SS, Robbie S, Henderson R, Balaggan K, Viswanathan A, Holder GE, Stockman A, Tyler N, Petersen-Jones S, Bhattacharya SS, Thrasher AJ, Fitzke FW, Carter BJ, Rubin GS, Moore AT, Ali RR.</w:t>
      </w:r>
      <w:r w:rsidRPr="009866EF">
        <w:rPr>
          <w:i/>
        </w:rPr>
        <w:t xml:space="preserve"> </w:t>
      </w:r>
      <w:r w:rsidRPr="009866EF">
        <w:t xml:space="preserve">Effect of gene therapy on visual function in Leber's congenital amaurosis. </w:t>
      </w:r>
      <w:r w:rsidRPr="009866EF">
        <w:rPr>
          <w:i/>
        </w:rPr>
        <w:t>New England Journal of Medicine</w:t>
      </w:r>
      <w:r w:rsidRPr="009866EF">
        <w:t>. 2008;358:2231-9.</w:t>
      </w:r>
      <w:bookmarkEnd w:id="10"/>
    </w:p>
    <w:p w:rsidR="009866EF" w:rsidRPr="009866EF" w:rsidRDefault="009866EF" w:rsidP="009866EF">
      <w:pPr>
        <w:pStyle w:val="EndNoteBibliography"/>
        <w:spacing w:after="120"/>
      </w:pPr>
      <w:bookmarkStart w:id="11" w:name="_ENREF_11"/>
      <w:r w:rsidRPr="009866EF">
        <w:t>11.  Cideciyan AV, Aleman TS, Boye SL, Schwartz SB, Kaushal S, Roman AJ, Pang JJ, Sumaroka A, Windsor EA, Wilson JM, Flotte TR, Fishman GA, Heon E, Stone EM, Byrne BJ, Jacobson SG, Hauswirth WW.</w:t>
      </w:r>
      <w:r w:rsidRPr="009866EF">
        <w:rPr>
          <w:i/>
        </w:rPr>
        <w:t xml:space="preserve"> </w:t>
      </w:r>
      <w:r w:rsidRPr="009866EF">
        <w:t xml:space="preserve">Human gene therapy for RPE65 isomerase deficiency activates the retinoid cycle of vision but with slow rod kinetics. </w:t>
      </w:r>
      <w:r w:rsidRPr="009866EF">
        <w:rPr>
          <w:i/>
        </w:rPr>
        <w:t>Proceedings National Academy Sciences USA</w:t>
      </w:r>
      <w:r w:rsidRPr="009866EF">
        <w:t>. 2008;105:15112-7. PMCID: 2567501.</w:t>
      </w:r>
      <w:bookmarkEnd w:id="11"/>
    </w:p>
    <w:p w:rsidR="009866EF" w:rsidRPr="009866EF" w:rsidRDefault="009866EF" w:rsidP="009866EF">
      <w:pPr>
        <w:pStyle w:val="EndNoteBibliography"/>
        <w:spacing w:after="120"/>
      </w:pPr>
      <w:bookmarkStart w:id="12" w:name="_ENREF_12"/>
      <w:r w:rsidRPr="009866EF">
        <w:t>12.  Maguire AM, High KA, Auricchio A, Wright JF, Pierce EA, Testa F, Mingozzi F, Bennicelli JL, Ying GS, Rossi S, Fulton A, Marshall KA, Banfi S, Chung DC, Morgan JI, Hauck B, Zelenaia O, Zhu X, Raffini L, Coppieters F, De Baere E, Shindler KS, Volpe NJ, Surace EM, Acerra C, Lyubarsky A, Redmond TM, Stone E, Sun J, McDonnell JW, Leroy BP, Simonelli F, Bennett J.</w:t>
      </w:r>
      <w:r w:rsidRPr="009866EF">
        <w:rPr>
          <w:i/>
        </w:rPr>
        <w:t xml:space="preserve"> </w:t>
      </w:r>
      <w:r w:rsidRPr="009866EF">
        <w:t xml:space="preserve">Age-dependent effects of RPE65 gene therapy for Leber's congenital amaurosis: a phase 1 dose-escalation trial. </w:t>
      </w:r>
      <w:r w:rsidRPr="009866EF">
        <w:rPr>
          <w:i/>
        </w:rPr>
        <w:t>Lancet</w:t>
      </w:r>
      <w:r w:rsidRPr="009866EF">
        <w:t>. 2009;374:1597-605.</w:t>
      </w:r>
      <w:bookmarkEnd w:id="12"/>
    </w:p>
    <w:p w:rsidR="009866EF" w:rsidRPr="009866EF" w:rsidRDefault="009866EF" w:rsidP="009866EF">
      <w:pPr>
        <w:pStyle w:val="EndNoteBibliography"/>
        <w:spacing w:after="120"/>
      </w:pPr>
      <w:bookmarkStart w:id="13" w:name="_ENREF_13"/>
      <w:r w:rsidRPr="009866EF">
        <w:t>13.  Jacobson SG, Cideciyan AV, Ratnakaram R, Heon E, Schwartz SB, Roman AJ, Peden MC, Aleman TS, Boye SL, Sumaroka A, Conlon TJ, Calcedo R, Pang JJ, Erger KE, Olivares MB, Mullins CL, Swider M, Kaushal S, Feuer WJ, Iannaccone A, Fishman GA, Stone EM, Byrne BJ, Hauswirth WW.</w:t>
      </w:r>
      <w:r w:rsidRPr="009866EF">
        <w:rPr>
          <w:i/>
        </w:rPr>
        <w:t xml:space="preserve"> </w:t>
      </w:r>
      <w:r w:rsidRPr="009866EF">
        <w:t xml:space="preserve">Gene therapy for leber congenital amaurosis caused by RPE65 mutations: safety and efficacy in 15 children and adults followed up to 3 years. </w:t>
      </w:r>
      <w:r w:rsidRPr="009866EF">
        <w:rPr>
          <w:i/>
        </w:rPr>
        <w:t>Archives Ophthalmology</w:t>
      </w:r>
      <w:r w:rsidRPr="009866EF">
        <w:t>. 2012;130:9-24.</w:t>
      </w:r>
      <w:bookmarkEnd w:id="13"/>
    </w:p>
    <w:p w:rsidR="009866EF" w:rsidRPr="009866EF" w:rsidRDefault="009866EF" w:rsidP="009866EF">
      <w:pPr>
        <w:pStyle w:val="EndNoteBibliography"/>
        <w:spacing w:after="120"/>
      </w:pPr>
      <w:bookmarkStart w:id="14" w:name="_ENREF_14"/>
      <w:r w:rsidRPr="009866EF">
        <w:t>14.  Bennett J, Ashtari M, Wellman J, Marshall KA, Cyckowski LL, Chung DC, McCague S, Pierce EA, Chen Y, Bennicelli JL, Zhu X, Ying GS, Sun J, Wright JF, Auricchio A, Simonelli F, Shindler KS, Mingozzi F, High KA, Maguire AM.</w:t>
      </w:r>
      <w:r w:rsidRPr="009866EF">
        <w:rPr>
          <w:i/>
        </w:rPr>
        <w:t xml:space="preserve"> </w:t>
      </w:r>
      <w:r w:rsidRPr="009866EF">
        <w:t xml:space="preserve">AAV2 gene therapy readministration in three adults with congenital blindness. </w:t>
      </w:r>
      <w:r w:rsidRPr="009866EF">
        <w:rPr>
          <w:i/>
        </w:rPr>
        <w:t>Sci</w:t>
      </w:r>
      <w:r>
        <w:rPr>
          <w:i/>
        </w:rPr>
        <w:t>ence Translational M</w:t>
      </w:r>
      <w:r w:rsidRPr="009866EF">
        <w:rPr>
          <w:i/>
        </w:rPr>
        <w:t>edicine</w:t>
      </w:r>
      <w:r w:rsidRPr="009866EF">
        <w:t>. 2012;4:120ra15.</w:t>
      </w:r>
      <w:bookmarkEnd w:id="14"/>
    </w:p>
    <w:p w:rsidR="009866EF" w:rsidRPr="009866EF" w:rsidRDefault="009866EF" w:rsidP="009866EF">
      <w:pPr>
        <w:pStyle w:val="EndNoteBibliography"/>
        <w:spacing w:after="120"/>
      </w:pPr>
      <w:bookmarkStart w:id="15" w:name="_ENREF_15"/>
      <w:r w:rsidRPr="009866EF">
        <w:t>15.  MacLaren RE, Groppe M, Barnard AR, Cottriall CL, Tolmachova T, Seymour L, Clark KR, During MJ, Cremers FP, Black GC, Lotery AJ, Downes SM, Webster AR, Seabra MC.</w:t>
      </w:r>
      <w:r w:rsidRPr="009866EF">
        <w:rPr>
          <w:i/>
        </w:rPr>
        <w:t xml:space="preserve"> </w:t>
      </w:r>
      <w:r w:rsidRPr="009866EF">
        <w:t xml:space="preserve">Retinal gene therapy in patients with choroideremia: initial findings from a phase 1/2 clinical trial. </w:t>
      </w:r>
      <w:r w:rsidRPr="009866EF">
        <w:rPr>
          <w:i/>
        </w:rPr>
        <w:t>Lancet</w:t>
      </w:r>
      <w:r w:rsidRPr="009866EF">
        <w:t>. 2014;383:1129-37.</w:t>
      </w:r>
      <w:bookmarkEnd w:id="15"/>
    </w:p>
    <w:p w:rsidR="009866EF" w:rsidRPr="009866EF" w:rsidRDefault="009866EF" w:rsidP="009866EF">
      <w:pPr>
        <w:pStyle w:val="EndNoteBibliography"/>
        <w:spacing w:after="120"/>
      </w:pPr>
      <w:bookmarkStart w:id="16" w:name="_ENREF_16"/>
      <w:r w:rsidRPr="009866EF">
        <w:t>16.  Lock M, Alvira M, Vandenberghe LH, Samanta A, Toelen J, Debyser Z, Wilson JM.</w:t>
      </w:r>
      <w:r w:rsidRPr="009866EF">
        <w:rPr>
          <w:i/>
        </w:rPr>
        <w:t xml:space="preserve"> </w:t>
      </w:r>
      <w:r w:rsidRPr="009866EF">
        <w:t xml:space="preserve">Rapid, simple, and versatile manufacturing of recombinant adeno-associated viral vectors at scale. </w:t>
      </w:r>
      <w:r w:rsidRPr="009866EF">
        <w:rPr>
          <w:i/>
        </w:rPr>
        <w:t>Human Gene Therapy</w:t>
      </w:r>
      <w:r w:rsidRPr="009866EF">
        <w:t>. 2010;21:1259-71. PMCID: 2957274.</w:t>
      </w:r>
      <w:bookmarkEnd w:id="16"/>
    </w:p>
    <w:p w:rsidR="009866EF" w:rsidRPr="009866EF" w:rsidRDefault="009866EF" w:rsidP="009866EF">
      <w:pPr>
        <w:pStyle w:val="EndNoteBibliography"/>
        <w:spacing w:after="120"/>
      </w:pPr>
      <w:bookmarkStart w:id="17" w:name="_ENREF_17"/>
      <w:r w:rsidRPr="009866EF">
        <w:t>17.  Vandenberghe LH, Bell P, Maguire AM, Cearley CN, Xiao R, Calcedo R, Wang L, Castle MJ, Maguire AC, Grant R, Wolfe JH, Wilson JM, Bennett J.</w:t>
      </w:r>
      <w:r w:rsidRPr="009866EF">
        <w:rPr>
          <w:i/>
        </w:rPr>
        <w:t xml:space="preserve"> </w:t>
      </w:r>
      <w:r w:rsidRPr="009866EF">
        <w:t xml:space="preserve">Dosage thresholds for AAV2 and AAV8 photoreceptor gene therapy in monkey. </w:t>
      </w:r>
      <w:r>
        <w:rPr>
          <w:i/>
        </w:rPr>
        <w:t>Science Translational M</w:t>
      </w:r>
      <w:r w:rsidRPr="009866EF">
        <w:rPr>
          <w:i/>
        </w:rPr>
        <w:t>edicine</w:t>
      </w:r>
      <w:r w:rsidRPr="009866EF">
        <w:t>. 2011;3:88ra54.</w:t>
      </w:r>
      <w:bookmarkEnd w:id="17"/>
    </w:p>
    <w:p w:rsidR="00E31E85" w:rsidRDefault="00520196" w:rsidP="009866EF">
      <w:pPr>
        <w:pStyle w:val="EAPNIH"/>
        <w:rPr>
          <w:rFonts w:cs="Arial"/>
          <w:spacing w:val="-2"/>
        </w:rPr>
      </w:pPr>
      <w:r>
        <w:rPr>
          <w:rFonts w:cs="Arial"/>
          <w:spacing w:val="-2"/>
        </w:rPr>
        <w:fldChar w:fldCharType="end"/>
      </w:r>
    </w:p>
    <w:sectPr w:rsidR="00E31E85" w:rsidSect="000E1430">
      <w:footerReference w:type="default" r:id="rId8"/>
      <w:pgSz w:w="12240" w:h="15840"/>
      <w:pgMar w:top="720" w:right="720" w:bottom="720" w:left="720" w:footer="144" w:gutter="0"/>
      <w:pgNumType w:start="1"/>
      <w:titlePg/>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446AC6" w:rsidRDefault="00446AC6" w:rsidP="000E1430">
      <w:r>
        <w:separator/>
      </w:r>
    </w:p>
  </w:endnote>
  <w:endnote w:type="continuationSeparator" w:id="1">
    <w:p w:rsidR="00446AC6" w:rsidRDefault="00446AC6" w:rsidP="000E1430">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ヒラギノ角ゴ Pro W3">
    <w:altName w:val="Times New Roman"/>
    <w:charset w:val="00"/>
    <w:family w:val="roman"/>
    <w:pitch w:val="default"/>
    <w:sig w:usb0="00000000" w:usb1="00000000" w:usb2="00000000" w:usb3="00000000" w:csb0="00000000" w:csb1="00000000"/>
  </w:font>
  <w:font w:name="Times">
    <w:panose1 w:val="02000500000000000000"/>
    <w:charset w:val="4D"/>
    <w:family w:val="roman"/>
    <w:notTrueType/>
    <w:pitch w:val="variable"/>
    <w:sig w:usb0="00000003" w:usb1="00000000" w:usb2="00000000" w:usb3="00000000" w:csb0="00000001" w:csb1="00000000"/>
  </w:font>
  <w:font w:name="Minion Pro">
    <w:panose1 w:val="02040503050201020203"/>
    <w:charset w:val="00"/>
    <w:family w:val="roman"/>
    <w:notTrueType/>
    <w:pitch w:val="variable"/>
    <w:sig w:usb0="60000287" w:usb1="00000001" w:usb2="00000000" w:usb3="00000000" w:csb0="0000019F" w:csb1="00000000"/>
  </w:font>
  <w:font w:name="ITC Symbol Std Book">
    <w:altName w:val="ITC Symbol Std Book"/>
    <w:panose1 w:val="00000000000000000000"/>
    <w:charset w:val="00"/>
    <w:family w:val="auto"/>
    <w:notTrueType/>
    <w:pitch w:val="default"/>
    <w:sig w:usb0="00000003" w:usb1="08070000" w:usb2="00000010" w:usb3="00000000" w:csb0="0002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06559444"/>
      <w:docPartObj>
        <w:docPartGallery w:val="Page Numbers (Bottom of Page)"/>
        <w:docPartUnique/>
      </w:docPartObj>
    </w:sdtPr>
    <w:sdtEndPr>
      <w:rPr>
        <w:noProof/>
      </w:rPr>
    </w:sdtEndPr>
    <w:sdtContent>
      <w:p w:rsidR="000E1430" w:rsidRDefault="00520196">
        <w:pPr>
          <w:pStyle w:val="Footer"/>
          <w:jc w:val="center"/>
        </w:pPr>
        <w:fldSimple w:instr=" PAGE   \* MERGEFORMAT ">
          <w:r w:rsidR="002A5106">
            <w:rPr>
              <w:rFonts w:ascii="Arial" w:hAnsi="Arial" w:cs="Arial"/>
              <w:noProof/>
              <w:sz w:val="20"/>
              <w:szCs w:val="20"/>
            </w:rPr>
            <w:t>2</w:t>
          </w:r>
        </w:fldSimple>
      </w:p>
    </w:sdtContent>
  </w:sdt>
  <w:p w:rsidR="000E1430" w:rsidRDefault="000E1430">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446AC6" w:rsidRDefault="00446AC6" w:rsidP="000E1430">
      <w:r>
        <w:separator/>
      </w:r>
    </w:p>
  </w:footnote>
  <w:footnote w:type="continuationSeparator" w:id="1">
    <w:p w:rsidR="00446AC6" w:rsidRDefault="00446AC6" w:rsidP="000E1430">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4466E15"/>
    <w:multiLevelType w:val="multilevel"/>
    <w:tmpl w:val="C72A4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5E069D3"/>
    <w:multiLevelType w:val="multilevel"/>
    <w:tmpl w:val="FF5AD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94C3EE7"/>
    <w:multiLevelType w:val="multilevel"/>
    <w:tmpl w:val="AA98F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DB3247C"/>
    <w:multiLevelType w:val="multilevel"/>
    <w:tmpl w:val="D0084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FE5B42"/>
    <w:multiLevelType w:val="multilevel"/>
    <w:tmpl w:val="6308B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5B83EEA"/>
    <w:multiLevelType w:val="multilevel"/>
    <w:tmpl w:val="A654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7D5505A"/>
    <w:multiLevelType w:val="multilevel"/>
    <w:tmpl w:val="8760F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ACC0F85"/>
    <w:multiLevelType w:val="multilevel"/>
    <w:tmpl w:val="0C0EB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1C536E"/>
    <w:multiLevelType w:val="multilevel"/>
    <w:tmpl w:val="D8780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3"/>
  </w:num>
  <w:num w:numId="4">
    <w:abstractNumId w:val="1"/>
  </w:num>
  <w:num w:numId="5">
    <w:abstractNumId w:val="5"/>
  </w:num>
  <w:num w:numId="6">
    <w:abstractNumId w:val="0"/>
  </w:num>
  <w:num w:numId="7">
    <w:abstractNumId w:val="6"/>
  </w:num>
  <w:num w:numId="8">
    <w:abstractNumId w:val="7"/>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2"/>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NIH EAP&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0a9d5sfvevrgesrervz5wrrz50fx5az5vp&quot;&gt;EAP Endnote 1-12&lt;record-ids&gt;&lt;item&gt;5192&lt;/item&gt;&lt;item&gt;6121&lt;/item&gt;&lt;item&gt;6181&lt;/item&gt;&lt;item&gt;6185&lt;/item&gt;&lt;item&gt;6348&lt;/item&gt;&lt;item&gt;6440&lt;/item&gt;&lt;item&gt;6765&lt;/item&gt;&lt;item&gt;6788&lt;/item&gt;&lt;item&gt;6885&lt;/item&gt;&lt;item&gt;6893&lt;/item&gt;&lt;item&gt;7327&lt;/item&gt;&lt;item&gt;7403&lt;/item&gt;&lt;item&gt;7465&lt;/item&gt;&lt;item&gt;7610&lt;/item&gt;&lt;item&gt;8999&lt;/item&gt;&lt;item&gt;9905&lt;/item&gt;&lt;item&gt;10092&lt;/item&gt;&lt;/record-ids&gt;&lt;/item&gt;&lt;/Libraries&gt;"/>
  </w:docVars>
  <w:rsids>
    <w:rsidRoot w:val="00EC2898"/>
    <w:rsid w:val="000056ED"/>
    <w:rsid w:val="0001359B"/>
    <w:rsid w:val="00027C6D"/>
    <w:rsid w:val="00030A7E"/>
    <w:rsid w:val="00034040"/>
    <w:rsid w:val="000431CC"/>
    <w:rsid w:val="0004438C"/>
    <w:rsid w:val="00073811"/>
    <w:rsid w:val="0008715D"/>
    <w:rsid w:val="00096D71"/>
    <w:rsid w:val="0009701C"/>
    <w:rsid w:val="000B3065"/>
    <w:rsid w:val="000E1430"/>
    <w:rsid w:val="000E5247"/>
    <w:rsid w:val="000E7FC4"/>
    <w:rsid w:val="000F22EA"/>
    <w:rsid w:val="000F2BF9"/>
    <w:rsid w:val="00106F12"/>
    <w:rsid w:val="00122FE2"/>
    <w:rsid w:val="00126020"/>
    <w:rsid w:val="00155DFD"/>
    <w:rsid w:val="00160EE4"/>
    <w:rsid w:val="001853BF"/>
    <w:rsid w:val="001A2CC3"/>
    <w:rsid w:val="001B18D7"/>
    <w:rsid w:val="001B7618"/>
    <w:rsid w:val="001C1401"/>
    <w:rsid w:val="001D0628"/>
    <w:rsid w:val="001E0F3B"/>
    <w:rsid w:val="001E1720"/>
    <w:rsid w:val="001E2D3B"/>
    <w:rsid w:val="001E6ACA"/>
    <w:rsid w:val="001F5DCC"/>
    <w:rsid w:val="00224138"/>
    <w:rsid w:val="00230FA0"/>
    <w:rsid w:val="002414E5"/>
    <w:rsid w:val="00243B47"/>
    <w:rsid w:val="00256536"/>
    <w:rsid w:val="0027300B"/>
    <w:rsid w:val="00275782"/>
    <w:rsid w:val="0028342F"/>
    <w:rsid w:val="00290374"/>
    <w:rsid w:val="00294701"/>
    <w:rsid w:val="002A5106"/>
    <w:rsid w:val="002B0770"/>
    <w:rsid w:val="002B46E2"/>
    <w:rsid w:val="002B5C45"/>
    <w:rsid w:val="002D102D"/>
    <w:rsid w:val="002F3D77"/>
    <w:rsid w:val="002F445F"/>
    <w:rsid w:val="002F51F8"/>
    <w:rsid w:val="002F62E1"/>
    <w:rsid w:val="002F77F1"/>
    <w:rsid w:val="00310EF3"/>
    <w:rsid w:val="00316283"/>
    <w:rsid w:val="003170AD"/>
    <w:rsid w:val="0031746B"/>
    <w:rsid w:val="00321418"/>
    <w:rsid w:val="0032305B"/>
    <w:rsid w:val="003426D5"/>
    <w:rsid w:val="00346FB2"/>
    <w:rsid w:val="00353124"/>
    <w:rsid w:val="00354C0A"/>
    <w:rsid w:val="00356608"/>
    <w:rsid w:val="00361BC9"/>
    <w:rsid w:val="00362DF7"/>
    <w:rsid w:val="00371D76"/>
    <w:rsid w:val="00395E42"/>
    <w:rsid w:val="003B11E0"/>
    <w:rsid w:val="003B5B76"/>
    <w:rsid w:val="003B6472"/>
    <w:rsid w:val="003C1514"/>
    <w:rsid w:val="003C6F3D"/>
    <w:rsid w:val="003C7DC9"/>
    <w:rsid w:val="003D114C"/>
    <w:rsid w:val="003D26D8"/>
    <w:rsid w:val="003D6382"/>
    <w:rsid w:val="003F0892"/>
    <w:rsid w:val="00402BBF"/>
    <w:rsid w:val="004035B9"/>
    <w:rsid w:val="004120C0"/>
    <w:rsid w:val="00416C3A"/>
    <w:rsid w:val="00417C9F"/>
    <w:rsid w:val="00441EA3"/>
    <w:rsid w:val="00442E99"/>
    <w:rsid w:val="00446AC6"/>
    <w:rsid w:val="00447C02"/>
    <w:rsid w:val="0045538F"/>
    <w:rsid w:val="004658A0"/>
    <w:rsid w:val="004747E5"/>
    <w:rsid w:val="004B1D47"/>
    <w:rsid w:val="004B4168"/>
    <w:rsid w:val="004C7C25"/>
    <w:rsid w:val="004D0A5B"/>
    <w:rsid w:val="004D6C7A"/>
    <w:rsid w:val="004E35C8"/>
    <w:rsid w:val="00503064"/>
    <w:rsid w:val="00504985"/>
    <w:rsid w:val="00510AB9"/>
    <w:rsid w:val="00514462"/>
    <w:rsid w:val="00520196"/>
    <w:rsid w:val="005250DA"/>
    <w:rsid w:val="005515DF"/>
    <w:rsid w:val="005852A6"/>
    <w:rsid w:val="00587AE5"/>
    <w:rsid w:val="00592FCD"/>
    <w:rsid w:val="005A0796"/>
    <w:rsid w:val="005A7790"/>
    <w:rsid w:val="005A7BB4"/>
    <w:rsid w:val="005B1D4B"/>
    <w:rsid w:val="005C02C5"/>
    <w:rsid w:val="005C2727"/>
    <w:rsid w:val="005C2E74"/>
    <w:rsid w:val="005C2F32"/>
    <w:rsid w:val="005C7425"/>
    <w:rsid w:val="005D3FF3"/>
    <w:rsid w:val="00612389"/>
    <w:rsid w:val="00615286"/>
    <w:rsid w:val="00622E31"/>
    <w:rsid w:val="00624B14"/>
    <w:rsid w:val="006477BF"/>
    <w:rsid w:val="00647AD1"/>
    <w:rsid w:val="00653CD9"/>
    <w:rsid w:val="00654560"/>
    <w:rsid w:val="00667764"/>
    <w:rsid w:val="0067350F"/>
    <w:rsid w:val="0067480F"/>
    <w:rsid w:val="0067661B"/>
    <w:rsid w:val="006D010C"/>
    <w:rsid w:val="006D2750"/>
    <w:rsid w:val="006D677A"/>
    <w:rsid w:val="006E0D10"/>
    <w:rsid w:val="006E7031"/>
    <w:rsid w:val="006E7370"/>
    <w:rsid w:val="007133D1"/>
    <w:rsid w:val="00722CE9"/>
    <w:rsid w:val="00737E96"/>
    <w:rsid w:val="00770C11"/>
    <w:rsid w:val="00774BCC"/>
    <w:rsid w:val="00783286"/>
    <w:rsid w:val="00783A66"/>
    <w:rsid w:val="0079112F"/>
    <w:rsid w:val="007E7E9F"/>
    <w:rsid w:val="007F1301"/>
    <w:rsid w:val="00803C00"/>
    <w:rsid w:val="00806D30"/>
    <w:rsid w:val="00815C23"/>
    <w:rsid w:val="00822569"/>
    <w:rsid w:val="00842BCE"/>
    <w:rsid w:val="00842E44"/>
    <w:rsid w:val="00845180"/>
    <w:rsid w:val="00862AE6"/>
    <w:rsid w:val="0086605A"/>
    <w:rsid w:val="00876857"/>
    <w:rsid w:val="008E2B09"/>
    <w:rsid w:val="008F3928"/>
    <w:rsid w:val="00905DDA"/>
    <w:rsid w:val="00934BC2"/>
    <w:rsid w:val="00937D55"/>
    <w:rsid w:val="009414A2"/>
    <w:rsid w:val="0096025F"/>
    <w:rsid w:val="00975297"/>
    <w:rsid w:val="00986626"/>
    <w:rsid w:val="009866EF"/>
    <w:rsid w:val="00992BDF"/>
    <w:rsid w:val="009B3A55"/>
    <w:rsid w:val="009C7BD6"/>
    <w:rsid w:val="009D0F70"/>
    <w:rsid w:val="009D2B7B"/>
    <w:rsid w:val="009E3C58"/>
    <w:rsid w:val="009E5291"/>
    <w:rsid w:val="00A06B79"/>
    <w:rsid w:val="00A21002"/>
    <w:rsid w:val="00A325DD"/>
    <w:rsid w:val="00A46927"/>
    <w:rsid w:val="00A55E31"/>
    <w:rsid w:val="00A814BD"/>
    <w:rsid w:val="00A8463F"/>
    <w:rsid w:val="00AB3542"/>
    <w:rsid w:val="00AB5506"/>
    <w:rsid w:val="00AB5676"/>
    <w:rsid w:val="00AC29ED"/>
    <w:rsid w:val="00AC2D24"/>
    <w:rsid w:val="00AD2FB8"/>
    <w:rsid w:val="00AE4A9E"/>
    <w:rsid w:val="00B0299C"/>
    <w:rsid w:val="00B3264C"/>
    <w:rsid w:val="00B450B8"/>
    <w:rsid w:val="00B6083B"/>
    <w:rsid w:val="00B65FB7"/>
    <w:rsid w:val="00B73A3F"/>
    <w:rsid w:val="00B81791"/>
    <w:rsid w:val="00B94B98"/>
    <w:rsid w:val="00B952AB"/>
    <w:rsid w:val="00BA72D1"/>
    <w:rsid w:val="00BB2EDB"/>
    <w:rsid w:val="00BC0634"/>
    <w:rsid w:val="00BC41C4"/>
    <w:rsid w:val="00BD5980"/>
    <w:rsid w:val="00BE2DDA"/>
    <w:rsid w:val="00BE45FF"/>
    <w:rsid w:val="00C06CD1"/>
    <w:rsid w:val="00C16B41"/>
    <w:rsid w:val="00C21E4C"/>
    <w:rsid w:val="00C228F3"/>
    <w:rsid w:val="00C24B88"/>
    <w:rsid w:val="00C256FF"/>
    <w:rsid w:val="00C36E5F"/>
    <w:rsid w:val="00C41EEA"/>
    <w:rsid w:val="00C45763"/>
    <w:rsid w:val="00C55869"/>
    <w:rsid w:val="00C62BEA"/>
    <w:rsid w:val="00C63601"/>
    <w:rsid w:val="00C71A99"/>
    <w:rsid w:val="00C76176"/>
    <w:rsid w:val="00C761D1"/>
    <w:rsid w:val="00C93927"/>
    <w:rsid w:val="00CB00E2"/>
    <w:rsid w:val="00CB0A0C"/>
    <w:rsid w:val="00CB6094"/>
    <w:rsid w:val="00CB617E"/>
    <w:rsid w:val="00CE636C"/>
    <w:rsid w:val="00CF663F"/>
    <w:rsid w:val="00CF7024"/>
    <w:rsid w:val="00D02584"/>
    <w:rsid w:val="00D02939"/>
    <w:rsid w:val="00D04C23"/>
    <w:rsid w:val="00D13A99"/>
    <w:rsid w:val="00D244FD"/>
    <w:rsid w:val="00D319BF"/>
    <w:rsid w:val="00D34707"/>
    <w:rsid w:val="00D35D70"/>
    <w:rsid w:val="00D5161E"/>
    <w:rsid w:val="00D51B06"/>
    <w:rsid w:val="00D55E55"/>
    <w:rsid w:val="00D613F9"/>
    <w:rsid w:val="00D7630E"/>
    <w:rsid w:val="00D80ED6"/>
    <w:rsid w:val="00DA42FF"/>
    <w:rsid w:val="00DD0C93"/>
    <w:rsid w:val="00DD7386"/>
    <w:rsid w:val="00E11879"/>
    <w:rsid w:val="00E218B2"/>
    <w:rsid w:val="00E248F6"/>
    <w:rsid w:val="00E24E5B"/>
    <w:rsid w:val="00E31E85"/>
    <w:rsid w:val="00E348D7"/>
    <w:rsid w:val="00E3664C"/>
    <w:rsid w:val="00E419C0"/>
    <w:rsid w:val="00E4484B"/>
    <w:rsid w:val="00E50798"/>
    <w:rsid w:val="00E5356D"/>
    <w:rsid w:val="00E54CA4"/>
    <w:rsid w:val="00E67638"/>
    <w:rsid w:val="00E715DB"/>
    <w:rsid w:val="00E75FB5"/>
    <w:rsid w:val="00E77315"/>
    <w:rsid w:val="00E83560"/>
    <w:rsid w:val="00EC2898"/>
    <w:rsid w:val="00ED462F"/>
    <w:rsid w:val="00EE31B9"/>
    <w:rsid w:val="00F1378F"/>
    <w:rsid w:val="00F22F50"/>
    <w:rsid w:val="00F70F3B"/>
    <w:rsid w:val="00F829DC"/>
    <w:rsid w:val="00F850B9"/>
    <w:rsid w:val="00F96498"/>
    <w:rsid w:val="00F973A1"/>
    <w:rsid w:val="00FA7608"/>
    <w:rsid w:val="00FC0AAB"/>
    <w:rsid w:val="00FD0BAE"/>
    <w:rsid w:val="00FF4856"/>
  </w:rsids>
  <m:mathPr>
    <m:mathFont m:val="Minion Pro"/>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869"/>
    <w:pPr>
      <w:spacing w:after="0" w:line="240" w:lineRule="auto"/>
    </w:pPr>
    <w:rPr>
      <w:rFonts w:ascii="Times New Roman" w:eastAsiaTheme="minorEastAsia" w:hAnsi="Times New Roman"/>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APNIH">
    <w:name w:val="EAP NIH"/>
    <w:basedOn w:val="Normal"/>
    <w:link w:val="EAPNIHChar"/>
    <w:qFormat/>
    <w:rsid w:val="00612389"/>
    <w:pPr>
      <w:widowControl w:val="0"/>
      <w:spacing w:after="120"/>
    </w:pPr>
    <w:rPr>
      <w:rFonts w:ascii="Arial" w:hAnsi="Arial"/>
      <w:sz w:val="22"/>
    </w:rPr>
  </w:style>
  <w:style w:type="paragraph" w:styleId="BalloonText">
    <w:name w:val="Balloon Text"/>
    <w:basedOn w:val="Normal"/>
    <w:link w:val="BalloonTextChar"/>
    <w:rsid w:val="001B7618"/>
    <w:rPr>
      <w:rFonts w:ascii="Arial" w:eastAsia="ヒラギノ角ゴ Pro W3" w:hAnsi="Arial" w:cs="Times New Roman"/>
      <w:sz w:val="20"/>
      <w:szCs w:val="16"/>
    </w:rPr>
  </w:style>
  <w:style w:type="character" w:customStyle="1" w:styleId="BalloonTextChar">
    <w:name w:val="Balloon Text Char"/>
    <w:basedOn w:val="DefaultParagraphFont"/>
    <w:link w:val="BalloonText"/>
    <w:rsid w:val="001B7618"/>
    <w:rPr>
      <w:rFonts w:ascii="Arial" w:eastAsia="ヒラギノ角ゴ Pro W3" w:hAnsi="Arial" w:cs="Times New Roman"/>
      <w:sz w:val="20"/>
      <w:szCs w:val="16"/>
    </w:rPr>
  </w:style>
  <w:style w:type="paragraph" w:customStyle="1" w:styleId="Default">
    <w:name w:val="Default"/>
    <w:rsid w:val="001B761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B7618"/>
    <w:rPr>
      <w:color w:val="0000FF" w:themeColor="hyperlink"/>
      <w:u w:val="single"/>
    </w:rPr>
  </w:style>
  <w:style w:type="character" w:customStyle="1" w:styleId="highlight">
    <w:name w:val="highlight"/>
    <w:basedOn w:val="DefaultParagraphFont"/>
    <w:rsid w:val="001B7618"/>
  </w:style>
  <w:style w:type="paragraph" w:styleId="Header">
    <w:name w:val="header"/>
    <w:basedOn w:val="Normal"/>
    <w:link w:val="HeaderChar"/>
    <w:uiPriority w:val="99"/>
    <w:unhideWhenUsed/>
    <w:rsid w:val="001B7618"/>
    <w:pPr>
      <w:tabs>
        <w:tab w:val="center" w:pos="4680"/>
        <w:tab w:val="right" w:pos="9360"/>
      </w:tabs>
    </w:pPr>
  </w:style>
  <w:style w:type="character" w:customStyle="1" w:styleId="HeaderChar">
    <w:name w:val="Header Char"/>
    <w:basedOn w:val="DefaultParagraphFont"/>
    <w:link w:val="Header"/>
    <w:uiPriority w:val="99"/>
    <w:rsid w:val="001B7618"/>
    <w:rPr>
      <w:rFonts w:ascii="Times New Roman" w:eastAsiaTheme="minorEastAsia" w:hAnsi="Times New Roman"/>
      <w:sz w:val="24"/>
    </w:rPr>
  </w:style>
  <w:style w:type="paragraph" w:styleId="Footer">
    <w:name w:val="footer"/>
    <w:basedOn w:val="Normal"/>
    <w:link w:val="FooterChar"/>
    <w:uiPriority w:val="99"/>
    <w:unhideWhenUsed/>
    <w:rsid w:val="001B7618"/>
    <w:pPr>
      <w:tabs>
        <w:tab w:val="center" w:pos="4680"/>
        <w:tab w:val="right" w:pos="9360"/>
      </w:tabs>
    </w:pPr>
  </w:style>
  <w:style w:type="character" w:customStyle="1" w:styleId="FooterChar">
    <w:name w:val="Footer Char"/>
    <w:basedOn w:val="DefaultParagraphFont"/>
    <w:link w:val="Footer"/>
    <w:uiPriority w:val="99"/>
    <w:rsid w:val="001B7618"/>
    <w:rPr>
      <w:rFonts w:ascii="Times New Roman" w:eastAsiaTheme="minorEastAsia" w:hAnsi="Times New Roman"/>
      <w:sz w:val="24"/>
    </w:rPr>
  </w:style>
  <w:style w:type="paragraph" w:customStyle="1" w:styleId="citation">
    <w:name w:val="citation"/>
    <w:basedOn w:val="Normal"/>
    <w:rsid w:val="001B7618"/>
    <w:rPr>
      <w:rFonts w:ascii="Times" w:eastAsia="Times New Roman" w:hAnsi="Times" w:cs="Times"/>
      <w:sz w:val="20"/>
      <w:szCs w:val="20"/>
    </w:rPr>
  </w:style>
  <w:style w:type="character" w:styleId="Emphasis">
    <w:name w:val="Emphasis"/>
    <w:basedOn w:val="DefaultParagraphFont"/>
    <w:uiPriority w:val="20"/>
    <w:qFormat/>
    <w:rsid w:val="001B7618"/>
    <w:rPr>
      <w:i/>
      <w:iCs/>
    </w:rPr>
  </w:style>
  <w:style w:type="paragraph" w:styleId="NormalWeb">
    <w:name w:val="Normal (Web)"/>
    <w:basedOn w:val="Normal"/>
    <w:uiPriority w:val="99"/>
    <w:semiHidden/>
    <w:unhideWhenUsed/>
    <w:rsid w:val="001B7618"/>
    <w:pPr>
      <w:spacing w:before="100" w:beforeAutospacing="1" w:after="100" w:afterAutospacing="1"/>
    </w:pPr>
    <w:rPr>
      <w:rFonts w:eastAsia="Times New Roman" w:cs="Times New Roman"/>
      <w:szCs w:val="24"/>
    </w:rPr>
  </w:style>
  <w:style w:type="character" w:customStyle="1" w:styleId="citedby">
    <w:name w:val="citedby_"/>
    <w:basedOn w:val="DefaultParagraphFont"/>
    <w:rsid w:val="001B7618"/>
  </w:style>
  <w:style w:type="character" w:styleId="FollowedHyperlink">
    <w:name w:val="FollowedHyperlink"/>
    <w:basedOn w:val="DefaultParagraphFont"/>
    <w:uiPriority w:val="99"/>
    <w:semiHidden/>
    <w:unhideWhenUsed/>
    <w:rsid w:val="001B7618"/>
    <w:rPr>
      <w:color w:val="800080" w:themeColor="followedHyperlink"/>
      <w:u w:val="single"/>
    </w:rPr>
  </w:style>
  <w:style w:type="character" w:customStyle="1" w:styleId="sc">
    <w:name w:val="sc"/>
    <w:basedOn w:val="DefaultParagraphFont"/>
    <w:rsid w:val="001B7618"/>
  </w:style>
  <w:style w:type="character" w:customStyle="1" w:styleId="A1">
    <w:name w:val="A1"/>
    <w:uiPriority w:val="99"/>
    <w:rsid w:val="001B7618"/>
    <w:rPr>
      <w:rFonts w:cs="Minion Pro"/>
      <w:color w:val="221E1F"/>
      <w:sz w:val="10"/>
      <w:szCs w:val="10"/>
    </w:rPr>
  </w:style>
  <w:style w:type="character" w:customStyle="1" w:styleId="A2">
    <w:name w:val="A2"/>
    <w:uiPriority w:val="99"/>
    <w:rsid w:val="001B7618"/>
    <w:rPr>
      <w:rFonts w:ascii="ITC Symbol Std Book" w:hAnsi="ITC Symbol Std Book" w:cs="ITC Symbol Std Book"/>
      <w:color w:val="221E1F"/>
      <w:sz w:val="14"/>
      <w:szCs w:val="14"/>
    </w:rPr>
  </w:style>
  <w:style w:type="paragraph" w:customStyle="1" w:styleId="Pa17">
    <w:name w:val="Pa17"/>
    <w:basedOn w:val="Default"/>
    <w:next w:val="Default"/>
    <w:uiPriority w:val="99"/>
    <w:rsid w:val="001B7618"/>
    <w:pPr>
      <w:spacing w:line="120" w:lineRule="atLeast"/>
    </w:pPr>
    <w:rPr>
      <w:rFonts w:ascii="ITC Symbol Std Book" w:hAnsi="ITC Symbol Std Book" w:cstheme="minorBidi"/>
      <w:color w:val="auto"/>
    </w:rPr>
  </w:style>
  <w:style w:type="paragraph" w:customStyle="1" w:styleId="Pa18">
    <w:name w:val="Pa18"/>
    <w:basedOn w:val="Default"/>
    <w:next w:val="Default"/>
    <w:uiPriority w:val="99"/>
    <w:rsid w:val="001B7618"/>
    <w:pPr>
      <w:spacing w:line="120" w:lineRule="atLeast"/>
    </w:pPr>
    <w:rPr>
      <w:rFonts w:ascii="ITC Symbol Std Book" w:hAnsi="ITC Symbol Std Book" w:cstheme="minorBidi"/>
      <w:color w:val="auto"/>
    </w:rPr>
  </w:style>
  <w:style w:type="character" w:customStyle="1" w:styleId="A29">
    <w:name w:val="A29"/>
    <w:uiPriority w:val="99"/>
    <w:rsid w:val="001B7618"/>
    <w:rPr>
      <w:rFonts w:cs="ITC Symbol Std Book"/>
      <w:color w:val="221E1F"/>
      <w:sz w:val="7"/>
      <w:szCs w:val="7"/>
    </w:rPr>
  </w:style>
  <w:style w:type="character" w:customStyle="1" w:styleId="A19">
    <w:name w:val="A19"/>
    <w:uiPriority w:val="99"/>
    <w:rsid w:val="001B7618"/>
    <w:rPr>
      <w:rFonts w:cs="Minion Pro"/>
      <w:color w:val="221E1F"/>
      <w:sz w:val="10"/>
      <w:szCs w:val="10"/>
    </w:rPr>
  </w:style>
  <w:style w:type="character" w:customStyle="1" w:styleId="A3">
    <w:name w:val="A3"/>
    <w:uiPriority w:val="99"/>
    <w:rsid w:val="001B7618"/>
    <w:rPr>
      <w:rFonts w:ascii="ITC Symbol Std Book" w:hAnsi="ITC Symbol Std Book" w:cs="ITC Symbol Std Book"/>
      <w:color w:val="221E1F"/>
      <w:sz w:val="15"/>
      <w:szCs w:val="15"/>
    </w:rPr>
  </w:style>
  <w:style w:type="character" w:styleId="CommentReference">
    <w:name w:val="annotation reference"/>
    <w:basedOn w:val="DefaultParagraphFont"/>
    <w:uiPriority w:val="99"/>
    <w:semiHidden/>
    <w:unhideWhenUsed/>
    <w:rsid w:val="001B7618"/>
    <w:rPr>
      <w:sz w:val="18"/>
      <w:szCs w:val="18"/>
    </w:rPr>
  </w:style>
  <w:style w:type="paragraph" w:styleId="CommentText">
    <w:name w:val="annotation text"/>
    <w:basedOn w:val="Normal"/>
    <w:link w:val="CommentTextChar"/>
    <w:uiPriority w:val="99"/>
    <w:semiHidden/>
    <w:unhideWhenUsed/>
    <w:rsid w:val="001B7618"/>
    <w:rPr>
      <w:szCs w:val="24"/>
    </w:rPr>
  </w:style>
  <w:style w:type="character" w:customStyle="1" w:styleId="CommentTextChar">
    <w:name w:val="Comment Text Char"/>
    <w:basedOn w:val="DefaultParagraphFont"/>
    <w:link w:val="CommentText"/>
    <w:uiPriority w:val="99"/>
    <w:semiHidden/>
    <w:rsid w:val="001B7618"/>
    <w:rPr>
      <w:rFonts w:ascii="Times New Roman" w:eastAsiaTheme="minorEastAsia" w:hAnsi="Times New Roman"/>
      <w:sz w:val="24"/>
      <w:szCs w:val="24"/>
    </w:rPr>
  </w:style>
  <w:style w:type="paragraph" w:customStyle="1" w:styleId="EndNoteBibliographyTitle">
    <w:name w:val="EndNote Bibliography Title"/>
    <w:basedOn w:val="Normal"/>
    <w:link w:val="EndNoteBibliographyTitleChar"/>
    <w:rsid w:val="009866EF"/>
    <w:pPr>
      <w:jc w:val="center"/>
    </w:pPr>
    <w:rPr>
      <w:rFonts w:ascii="Arial" w:hAnsi="Arial" w:cs="Arial"/>
      <w:noProof/>
      <w:sz w:val="22"/>
    </w:rPr>
  </w:style>
  <w:style w:type="character" w:customStyle="1" w:styleId="EAPNIHChar">
    <w:name w:val="EAP NIH Char"/>
    <w:basedOn w:val="DefaultParagraphFont"/>
    <w:link w:val="EAPNIH"/>
    <w:rsid w:val="009866EF"/>
    <w:rPr>
      <w:rFonts w:ascii="Arial" w:eastAsiaTheme="minorEastAsia" w:hAnsi="Arial"/>
    </w:rPr>
  </w:style>
  <w:style w:type="character" w:customStyle="1" w:styleId="EndNoteBibliographyTitleChar">
    <w:name w:val="EndNote Bibliography Title Char"/>
    <w:basedOn w:val="EAPNIHChar"/>
    <w:link w:val="EndNoteBibliographyTitle"/>
    <w:rsid w:val="009866EF"/>
    <w:rPr>
      <w:rFonts w:ascii="Arial" w:eastAsiaTheme="minorEastAsia" w:hAnsi="Arial" w:cs="Arial"/>
      <w:noProof/>
    </w:rPr>
  </w:style>
  <w:style w:type="paragraph" w:customStyle="1" w:styleId="EndNoteBibliography">
    <w:name w:val="EndNote Bibliography"/>
    <w:basedOn w:val="Normal"/>
    <w:link w:val="EndNoteBibliographyChar"/>
    <w:rsid w:val="009866EF"/>
    <w:rPr>
      <w:rFonts w:ascii="Arial" w:hAnsi="Arial" w:cs="Arial"/>
      <w:noProof/>
      <w:sz w:val="22"/>
    </w:rPr>
  </w:style>
  <w:style w:type="character" w:customStyle="1" w:styleId="EndNoteBibliographyChar">
    <w:name w:val="EndNote Bibliography Char"/>
    <w:basedOn w:val="EAPNIHChar"/>
    <w:link w:val="EndNoteBibliography"/>
    <w:rsid w:val="009866EF"/>
    <w:rPr>
      <w:rFonts w:ascii="Arial" w:eastAsiaTheme="minorEastAsia" w:hAnsi="Arial" w:cs="Arial"/>
      <w:noProof/>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74C09-2FA6-43C9-9A82-39BE1E883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2542</Words>
  <Characters>14492</Characters>
  <Application>Microsoft Word 12.0.0</Application>
  <DocSecurity>0</DocSecurity>
  <Lines>120</Lines>
  <Paragraphs>28</Paragraphs>
  <ScaleCrop>false</ScaleCrop>
  <HeadingPairs>
    <vt:vector size="2" baseType="variant">
      <vt:variant>
        <vt:lpstr>Title</vt:lpstr>
      </vt:variant>
      <vt:variant>
        <vt:i4>1</vt:i4>
      </vt:variant>
    </vt:vector>
  </HeadingPairs>
  <TitlesOfParts>
    <vt:vector size="1" baseType="lpstr">
      <vt:lpstr/>
    </vt:vector>
  </TitlesOfParts>
  <Company>MEEI</Company>
  <LinksUpToDate>false</LinksUpToDate>
  <CharactersWithSpaces>177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Pierce</dc:creator>
  <cp:lastModifiedBy>Calvin Melo</cp:lastModifiedBy>
  <cp:revision>2</cp:revision>
  <dcterms:created xsi:type="dcterms:W3CDTF">2016-11-18T17:50:00Z</dcterms:created>
  <dcterms:modified xsi:type="dcterms:W3CDTF">2016-11-18T17:50:00Z</dcterms:modified>
</cp:coreProperties>
</file>